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493FFC4F" w:rsidR="00071C09" w:rsidRPr="00A70FA8" w:rsidRDefault="001B0E05">
      <w:pPr>
        <w:spacing w:line="300" w:lineRule="auto"/>
      </w:pPr>
      <w:commentRangeStart w:id="0"/>
      <w:r w:rsidRPr="00A70FA8">
        <w:t>Quantifying a potential mechanism between ice cover and cisco recruitment success: what role does light play in cisco embryonic development?</w:t>
      </w:r>
      <w:commentRangeEnd w:id="0"/>
      <w:r w:rsidRPr="00A70FA8">
        <w:commentReference w:id="0"/>
      </w:r>
    </w:p>
    <w:p w14:paraId="00000002" w14:textId="77777777" w:rsidR="00071C09" w:rsidRPr="00A70FA8" w:rsidRDefault="00071C09">
      <w:pPr>
        <w:spacing w:line="300" w:lineRule="auto"/>
      </w:pPr>
    </w:p>
    <w:p w14:paraId="00000003" w14:textId="77777777" w:rsidR="00071C09" w:rsidRPr="00A70FA8" w:rsidRDefault="001B0E05">
      <w:pPr>
        <w:spacing w:line="300" w:lineRule="auto"/>
      </w:pPr>
      <w:r w:rsidRPr="00A70FA8">
        <w:t>Taylor R. Stewart</w:t>
      </w:r>
      <w:r w:rsidRPr="00A70FA8">
        <w:rPr>
          <w:vertAlign w:val="superscript"/>
        </w:rPr>
        <w:t>1,3</w:t>
      </w:r>
      <w:r w:rsidRPr="00A70FA8">
        <w:t>, Mark R. Vinson</w:t>
      </w:r>
      <w:r w:rsidRPr="00A70FA8">
        <w:rPr>
          <w:vertAlign w:val="superscript"/>
        </w:rPr>
        <w:t>2</w:t>
      </w:r>
      <w:r w:rsidRPr="00A70FA8">
        <w:t>, and Jason D. Stockwell</w:t>
      </w:r>
      <w:r w:rsidRPr="00A70FA8">
        <w:rPr>
          <w:vertAlign w:val="superscript"/>
        </w:rPr>
        <w:t>3</w:t>
      </w:r>
    </w:p>
    <w:p w14:paraId="00000004" w14:textId="77777777" w:rsidR="00071C09" w:rsidRPr="00A70FA8" w:rsidRDefault="00071C09">
      <w:pPr>
        <w:spacing w:line="300" w:lineRule="auto"/>
      </w:pPr>
    </w:p>
    <w:p w14:paraId="00000005" w14:textId="77777777" w:rsidR="00071C09" w:rsidRPr="00A70FA8" w:rsidRDefault="001B0E05">
      <w:pPr>
        <w:pBdr>
          <w:top w:val="nil"/>
          <w:left w:val="nil"/>
          <w:bottom w:val="nil"/>
          <w:right w:val="nil"/>
          <w:between w:val="nil"/>
        </w:pBdr>
        <w:spacing w:line="300" w:lineRule="auto"/>
      </w:pPr>
      <w:r w:rsidRPr="00A70FA8">
        <w:rPr>
          <w:vertAlign w:val="superscript"/>
        </w:rPr>
        <w:t xml:space="preserve">1 </w:t>
      </w:r>
      <w:r w:rsidRPr="00A70FA8">
        <w:t>Department of Biology, University of Vermont,</w:t>
      </w:r>
      <w:r w:rsidRPr="00A70FA8">
        <w:t xml:space="preserve"> Burlington, Vermont, USA</w:t>
      </w:r>
    </w:p>
    <w:p w14:paraId="00000006" w14:textId="77777777" w:rsidR="00071C09" w:rsidRPr="00A70FA8" w:rsidRDefault="001B0E05">
      <w:pPr>
        <w:pBdr>
          <w:top w:val="nil"/>
          <w:left w:val="nil"/>
          <w:bottom w:val="nil"/>
          <w:right w:val="nil"/>
          <w:between w:val="nil"/>
        </w:pBdr>
        <w:spacing w:line="300" w:lineRule="auto"/>
        <w:rPr>
          <w:vertAlign w:val="superscript"/>
        </w:rPr>
      </w:pPr>
      <w:r w:rsidRPr="00A70FA8">
        <w:rPr>
          <w:vertAlign w:val="superscript"/>
        </w:rPr>
        <w:t>2</w:t>
      </w:r>
      <w:r w:rsidRPr="00A70FA8">
        <w:t xml:space="preserve"> USGS Lake Superior Biological Station, Ashland, Wisconsin, USA</w:t>
      </w:r>
    </w:p>
    <w:p w14:paraId="00000007" w14:textId="77777777" w:rsidR="00071C09" w:rsidRPr="00A70FA8" w:rsidRDefault="001B0E05">
      <w:pPr>
        <w:pBdr>
          <w:top w:val="nil"/>
          <w:left w:val="nil"/>
          <w:bottom w:val="nil"/>
          <w:right w:val="nil"/>
          <w:between w:val="nil"/>
        </w:pBdr>
        <w:spacing w:line="300" w:lineRule="auto"/>
      </w:pPr>
      <w:r w:rsidRPr="00A70FA8">
        <w:rPr>
          <w:vertAlign w:val="superscript"/>
        </w:rPr>
        <w:t xml:space="preserve">3 </w:t>
      </w:r>
      <w:r w:rsidRPr="00A70FA8">
        <w:t>Rubenstein Ecosystem Science Laboratory, University of Vermont, Burlington, Vermont, USA</w:t>
      </w:r>
    </w:p>
    <w:p w14:paraId="00000008" w14:textId="77777777" w:rsidR="00071C09" w:rsidRPr="00A70FA8" w:rsidRDefault="00071C09">
      <w:pPr>
        <w:spacing w:line="300" w:lineRule="auto"/>
        <w:rPr>
          <w:b/>
        </w:rPr>
      </w:pPr>
    </w:p>
    <w:p w14:paraId="00000009" w14:textId="77777777" w:rsidR="00071C09" w:rsidRPr="00A70FA8" w:rsidRDefault="001B0E05">
      <w:pPr>
        <w:pStyle w:val="Heading1"/>
        <w:spacing w:before="0" w:after="0" w:line="300" w:lineRule="auto"/>
        <w:rPr>
          <w:sz w:val="24"/>
          <w:szCs w:val="24"/>
        </w:rPr>
      </w:pPr>
      <w:bookmarkStart w:id="1" w:name="_heading=h.1mib42jqmozk" w:colFirst="0" w:colLast="0"/>
      <w:bookmarkEnd w:id="1"/>
      <w:r w:rsidRPr="00A70FA8">
        <w:rPr>
          <w:sz w:val="24"/>
          <w:szCs w:val="24"/>
        </w:rPr>
        <w:t>ABSTRACT:</w:t>
      </w:r>
    </w:p>
    <w:p w14:paraId="0000000A" w14:textId="77777777" w:rsidR="00071C09" w:rsidRPr="00A70FA8" w:rsidRDefault="00071C09">
      <w:pPr>
        <w:spacing w:line="300" w:lineRule="auto"/>
        <w:rPr>
          <w:b/>
        </w:rPr>
      </w:pPr>
    </w:p>
    <w:p w14:paraId="0000000B" w14:textId="77777777" w:rsidR="00071C09" w:rsidRPr="00A70FA8" w:rsidRDefault="00071C09">
      <w:pPr>
        <w:spacing w:line="300" w:lineRule="auto"/>
        <w:rPr>
          <w:b/>
        </w:rPr>
      </w:pPr>
    </w:p>
    <w:p w14:paraId="0000000C" w14:textId="24328C00" w:rsidR="00071C09" w:rsidRPr="00A70FA8" w:rsidRDefault="001B0E05">
      <w:pPr>
        <w:pStyle w:val="Heading1"/>
        <w:spacing w:before="0" w:after="0" w:line="300" w:lineRule="auto"/>
        <w:rPr>
          <w:sz w:val="24"/>
          <w:szCs w:val="24"/>
        </w:rPr>
      </w:pPr>
      <w:bookmarkStart w:id="2" w:name="_heading=h.gq64dkq09tbn" w:colFirst="0" w:colLast="0"/>
      <w:bookmarkEnd w:id="2"/>
      <w:commentRangeStart w:id="3"/>
      <w:r w:rsidRPr="00A70FA8">
        <w:rPr>
          <w:sz w:val="24"/>
          <w:szCs w:val="24"/>
        </w:rPr>
        <w:t>INTRODUCTION</w:t>
      </w:r>
      <w:commentRangeEnd w:id="3"/>
      <w:r w:rsidRPr="00A70FA8">
        <w:rPr>
          <w:sz w:val="24"/>
          <w:szCs w:val="24"/>
        </w:rPr>
        <w:commentReference w:id="3"/>
      </w:r>
      <w:r w:rsidRPr="00A70FA8">
        <w:rPr>
          <w:sz w:val="24"/>
          <w:szCs w:val="24"/>
        </w:rPr>
        <w:t>:</w:t>
      </w:r>
    </w:p>
    <w:p w14:paraId="0000000D" w14:textId="5F0110FD" w:rsidR="00071C09" w:rsidRPr="00A70FA8" w:rsidRDefault="001B0E05">
      <w:pPr>
        <w:spacing w:line="300" w:lineRule="auto"/>
      </w:pPr>
      <w:r w:rsidRPr="00A70FA8">
        <w:t>Freshwater whitefishes, Salmonidae Coregon</w:t>
      </w:r>
      <w:r w:rsidRPr="00A70FA8">
        <w:t>inae (hereafter coregonines) have played important economic and ecological roles throughout the northern hemisphere</w:t>
      </w:r>
      <w:r w:rsidR="006C1228">
        <w:t xml:space="preserve"> </w:t>
      </w:r>
      <w:r w:rsidR="006C1228">
        <w:fldChar w:fldCharType="begin" w:fldLock="1"/>
      </w:r>
      <w:r w:rsidR="006C1228">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2","issued":{"date-parts":[["2008"]]},"page":"126","title":"Status of cisco (Coregonus artedi) in Lake Superior during 1970-2006 and management and research considerations","type":"article","volume":"1"},"uris":["http://www.mendeley.com/documents/?uuid=5e4dbd0d-0fff-3084-a60d-a56c35a656b8"]},{"id":"ITEM-3","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3","issued":{"date-parts":[["2008"]]},"page":"99-143","title":"Management of commercial fisheries for lake whitefish in the Laurentian Great Lakes of North America","type":"article-journal"},"uris":["http://www.mendeley.com/documents/?uuid=6d506166-353c-4c57-ac6a-adfea283a5ce"]},{"id":"ITEM-4","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4","issue":"7385","issued":{"date-parts":[["2012"]]},"page":"357-362","publisher":"Nature Publishing Group","title":"Eutrophication causes speciation reversal in whitefish adaptive radiations","type":"article-journal","volume":"482"},"uris":["http://www.mendeley.com/documents/?uuid=0fb8d59d-007a-488a-9e8a-33b63b6a64f5"]},{"id":"ITEM-5","itemData":{"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5","issue":"3","issued":{"date-parts":[["2009"]]},"page":"498-514","publisher":"Wiley Online Library","title":"Divergence along a steep ecological gradient in lake whitefish (Coregonus sp.)","type":"article-journal","volume":"22"},"uris":["http://www.mendeley.com/documents/?uuid=2b136426-e016-43ef-8b1d-907dded5da3f"]},{"id":"ITEM-6","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6","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7","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7","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Nyberg et al. 2001, Ebener et al. 2008b, 2008a, Vonlanthen et al. 2009, 2012, Lynch et al. 2015, 2016)","plainTextFormattedCitation":"(Nyberg et al. 2001, Ebener et al. 2008b, 2008a, Vonlanthen et al. 2009, 2012, Lynch et al. 2015, 2016)","previouslyFormattedCitation":"(Nyberg et al. 2001, Ebener et al. 2008b, 2008a, Vonlanthen et al. 2009, 2012, Lynch et al. 2015, 2016)"},"properties":{"noteIndex":0},"schema":"https://github.com/citation-style-language/schema/raw/master/csl-citation.json"}</w:instrText>
      </w:r>
      <w:r w:rsidR="006C1228">
        <w:fldChar w:fldCharType="separate"/>
      </w:r>
      <w:r w:rsidR="006C1228" w:rsidRPr="006C1228">
        <w:rPr>
          <w:noProof/>
        </w:rPr>
        <w:t>(Nyberg et al. 2001, Ebener et al. 2008b, 2008a, Vonlanthen et al. 2009, 2012, Lynch et al. 2015, 2016)</w:t>
      </w:r>
      <w:r w:rsidR="006C1228">
        <w:fldChar w:fldCharType="end"/>
      </w:r>
      <w:r w:rsidRPr="00A70FA8">
        <w:t xml:space="preserve">. Over the past 35 years, coregonine </w:t>
      </w:r>
      <w:r w:rsidRPr="00A70FA8">
        <w:t>populations worldwide have experienced declines due to highly variable and weak year-class strengths</w:t>
      </w:r>
      <w:r w:rsidR="006C1228">
        <w:t xml:space="preserve"> </w:t>
      </w:r>
      <w:r w:rsidR="006C1228">
        <w:fldChar w:fldCharType="begin" w:fldLock="1"/>
      </w:r>
      <w:r w:rsidR="006C1228">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2","issued":{"date-parts":[["2015"]]},"language":"English","note":"Cf7pm Times Cited:5 Cited References Count:72","page":"11-21","title":"Spatial synchrony in cisco recruitment","type":"article-journal","volume":"165"},"uris":["http://www.mendeley.com/documents/?uuid=46a3e3dd-af57-35a3-9835-16f195c69b4e"]}],"mendeley":{"formattedCitation":"(Nyberg et al. 2001, Myers et al. 2015)","plainTextFormattedCitation":"(Nyberg et al. 2001, Myers et al. 2015)","previouslyFormattedCitation":"(Nyberg et al. 2001, Myers et al. 2015)"},"properties":{"noteIndex":0},"schema":"https://github.com/citation-style-language/schema/raw/master/csl-citation.json"}</w:instrText>
      </w:r>
      <w:r w:rsidR="006C1228">
        <w:fldChar w:fldCharType="separate"/>
      </w:r>
      <w:r w:rsidR="006C1228" w:rsidRPr="006C1228">
        <w:rPr>
          <w:noProof/>
        </w:rPr>
        <w:t>(Nyberg et al. 2001, Myers et al. 2015)</w:t>
      </w:r>
      <w:r w:rsidR="006C1228">
        <w:fldChar w:fldCharType="end"/>
      </w:r>
      <w:r w:rsidRPr="00A70FA8">
        <w:t>. In the Laurentian Great Lakes, native coregonine conservation and restoration efforts are at the forefront of fish</w:t>
      </w:r>
      <w:r w:rsidRPr="00A70FA8">
        <w:t>eries management efforts</w:t>
      </w:r>
      <w:r w:rsidR="006C1228">
        <w:t xml:space="preserve"> </w:t>
      </w:r>
      <w:r w:rsidR="006C1228">
        <w:fldChar w:fldCharType="begin" w:fldLock="1"/>
      </w:r>
      <w:r w:rsidR="006C1228">
        <w:instrText>ADDIN CSL_CITATION {"citationItems":[{"id":"ITEM-1","itemData":{"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id":"ITEM-3","itemData":{"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3","issued":{"date-parts":[["2017"]]},"publisher":"US Geological Survey","title":"Report from the workshop on coregonine restoration science","type":"report"},"uris":["http://www.mendeley.com/documents/?uuid=2ad91efc-3e29-48e4-a580-90cf2cfe26f0"]}],"mendeley":{"formattedCitation":"(Favé and Turgeon 2008, Zimmerman and Krueger 2009, Bronte et al. 2017)","plainTextFormattedCitation":"(Favé and Turgeon 2008, Zimmerman and Krueger 2009, Bronte et al. 2017)","previouslyFormattedCitation":"(Favé and Turgeon 2008, Zimmerman and Krueger 2009, Bronte et al. 2017)"},"properties":{"noteIndex":0},"schema":"https://github.com/citation-style-language/schema/raw/master/csl-citation.json"}</w:instrText>
      </w:r>
      <w:r w:rsidR="006C1228">
        <w:fldChar w:fldCharType="separate"/>
      </w:r>
      <w:r w:rsidR="006C1228" w:rsidRPr="006C1228">
        <w:rPr>
          <w:noProof/>
        </w:rPr>
        <w:t>(Favé and Turgeon 2008, Zimmerman and Krueger 2009, Bronte et al. 2017)</w:t>
      </w:r>
      <w:r w:rsidR="006C1228">
        <w:fldChar w:fldCharType="end"/>
      </w:r>
      <w:r w:rsidRPr="00A70FA8">
        <w:t>. Historical coregonine declines have been attributed to overfishing, invasive species, habitat alterations, and competition</w:t>
      </w:r>
      <w:r w:rsidR="006C1228">
        <w:t xml:space="preserve"> </w:t>
      </w:r>
      <w:r w:rsidR="006C1228">
        <w:fldChar w:fldCharType="begin" w:fldLock="1"/>
      </w:r>
      <w:r w:rsidR="006C1228">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2","issue":"2","issued":{"date-parts":[["2020"]]},"page":"184-203","publisher":"Wiley Online Library","title":"Niche Partitioning among Native Ciscoes and Nonnative Rainbow Smelt in Lake Superior","type":"article-journal","volume":"149"},"uris":["http://www.mendeley.com/documents/?uuid=95cafe77-6606-4938-80d7-f2aae96bc7dd"]},{"id":"ITEM-3","itemData":{"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3","issued":{"date-parts":[["2020"]]},"publisher":"Elsevier","title":"Larval Coregonus spp. diets and zooplankton community patterns in the Apostle Islands, Lake Superior","type":"article-journal"},"uris":["http://www.mendeley.com/documents/?uuid=4ac700d8-4bda-450d-88e8-6351f9324423"]}],"mendeley":{"formattedCitation":"(Stockwell et al. 2009, Lucke et al. 2020, Rosinski et al. 2020)","plainTextFormattedCitation":"(Stockwell et al. 2009, Lucke et al. 2020, Rosinski et al. 2020)","previouslyFormattedCitation":"(Stockwell et al. 2009, Lucke et al. 2020, Rosinski et al. 2020)"},"properties":{"noteIndex":0},"schema":"https://github.com/citation-style-language/schema/raw/master/csl-citation.json"}</w:instrText>
      </w:r>
      <w:r w:rsidR="006C1228">
        <w:fldChar w:fldCharType="separate"/>
      </w:r>
      <w:r w:rsidR="006C1228" w:rsidRPr="006C1228">
        <w:rPr>
          <w:noProof/>
        </w:rPr>
        <w:t>(Stockwell et al. 2009, Lucke et al. 2020, Rosinski et al. 2020)</w:t>
      </w:r>
      <w:r w:rsidR="006C1228">
        <w:fldChar w:fldCharType="end"/>
      </w:r>
      <w:r w:rsidRPr="00A70FA8">
        <w:t xml:space="preserve">. However, reasons for failing to recover remain unknown. Climate-induced changes in early-life stage environments have been hypothesized as reasons for declining recruitment. Most coregonines are autumn spawners whose embryos </w:t>
      </w:r>
      <w:r w:rsidRPr="00A70FA8">
        <w:t>incubate under ice throughout the winter</w:t>
      </w:r>
      <w:r w:rsidR="006C1228">
        <w:t xml:space="preserve"> </w:t>
      </w:r>
      <w:r w:rsidR="006C1228">
        <w:fldChar w:fldCharType="begin" w:fldLock="1"/>
      </w:r>
      <w:r w:rsidR="006C1228">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6C1228">
        <w:fldChar w:fldCharType="separate"/>
      </w:r>
      <w:r w:rsidR="006C1228" w:rsidRPr="006C1228">
        <w:rPr>
          <w:noProof/>
        </w:rPr>
        <w:t>(Karjalainen et al. 2000, Stockwell et al. 2009)</w:t>
      </w:r>
      <w:r w:rsidR="006C1228">
        <w:fldChar w:fldCharType="end"/>
      </w:r>
      <w:r w:rsidRPr="00A70FA8">
        <w:t>, and winter ice and water temperature regimes have changed over the past 20 years or more</w:t>
      </w:r>
      <w:r w:rsidR="006C1228">
        <w:t xml:space="preserve"> </w:t>
      </w:r>
      <w:r w:rsidR="006C1228">
        <w:fldChar w:fldCharType="begin" w:fldLock="1"/>
      </w:r>
      <w:r w:rsidR="006C1228">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publisher":"Nature Publishing Group","title":"Widespread loss of lake ice around the Northern Hemisphere in a warming world","type":"article-journal","volume":"9"},"uris":["http://www.mendeley.com/documents/?uuid=4db19035-4a72-47db-a3c9-b0bfccd70518"]}],"mendeley":{"formattedCitation":"(Austin and Colman 2007, O’Reilly et al. 2015, Sharma et al. 2019)","plainTextFormattedCitation":"(Austin and Colman 2007, O’Reilly et al. 2015, Sharma et al. 2019)","previouslyFormattedCitation":"(Austin and Colman 2007, O’Reilly et al. 2015, Sharma et al. 2019)"},"properties":{"noteIndex":0},"schema":"https://github.com/citation-style-language/schema/raw/master/csl-citation.json"}</w:instrText>
      </w:r>
      <w:r w:rsidR="006C1228">
        <w:fldChar w:fldCharType="separate"/>
      </w:r>
      <w:r w:rsidR="006C1228" w:rsidRPr="006C1228">
        <w:rPr>
          <w:noProof/>
        </w:rPr>
        <w:t>(Austin and Colman 2007, O’Reilly et al. 2015, Sharma et al. 2019)</w:t>
      </w:r>
      <w:r w:rsidR="006C1228">
        <w:fldChar w:fldCharType="end"/>
      </w:r>
      <w:r w:rsidRPr="00A70FA8">
        <w:t>. Future c</w:t>
      </w:r>
      <w:r w:rsidRPr="00A70FA8">
        <w:t>limate change predictions show that the timing and physical characteristics of winter and ice regimes are likely to drive some of the most important biological changes</w:t>
      </w:r>
      <w:r w:rsidR="006C1228">
        <w:t xml:space="preserve"> </w:t>
      </w:r>
      <w:r w:rsidR="006C1228">
        <w:fldChar w:fldCharType="begin" w:fldLock="1"/>
      </w:r>
      <w:r w:rsidR="006C1228">
        <w:instrText>ADDIN CSL_CITATION {"citationItems":[{"id":"ITEM-1","itemData":{"DOI":"10.1111/j.1365-2486.2007.01426.x","ISBN":"1354-1013","ISSN":"13541013","abstract":"Predicted increases in water temperature in response to climate change will have large implications for aquatic ecosystems, such as altering thermal habitat and potential range expansion of fish species. Warmwater fish species, such as smallmouth bass, Micropterus dolomieu, may have access to additional favourable thermal habitat under increased surface-water temperatures, thereby shifting the northern limit of the distribution of the species further north in Canada and potentially negatively impacting native fish communities. We assembled a database of summer surface-water temperatures for over 13 000 lakes across Canada. The database consists of lakes with a variety of physical, chemical and biological properties. We used general linear models to develop a nation-wide maximum lake surface-water temperature model. The model was extended to predict surface-water temperatures suitable to smallmouth bass and under climate-change scenarios. Air temperature, latitude, longitude and sampling time were good predictors of present-day maximum surface-water temperature. We predicted lake surface-water temperatures for July 2100 using three climate-change scenarios. Water temperatures were predicted to increase by as much as 18 degrees C by 2100, with the greatest increase in northern Canada. Lakes with maximum surface-water temperatures suitable for smallmouth bass populations were spatially identified. Under several climate-change scenarios, we were able to identify lakes that will contain suitable thermal habitat and, therefore, are vulnerable to invasion by smallmouth bass in 2100. This included lakes in the Arctic that were predicted to have suitable thermal habitat by 2100","author":[{"dropping-particle":"","family":"Sharma","given":"Sapna","non-dropping-particle":"","parse-names":false,"suffix":""},{"dropping-particle":"","family":"Jackson","given":"Donald A.","non-dropping-particle":"","parse-names":false,"suffix":""},{"dropping-particle":"","family":"Minns","given":"Charles K.","non-dropping-particle":"","parse-names":false,"suffix":""},{"dropping-particle":"","family":"Shuter","given":"Brian J.","non-dropping-particle":"","parse-names":false,"suffix":""}],"container-title":"Global Change Biology","id":"ITEM-1","issue":"10","issued":{"date-parts":[["2007"]]},"page":"2052-2064","publisher":"Wiley Online Library","title":"Will northern fish populations be in hot water because of climate change?","type":"article-journal","volume":"13"},"uris":["http://www.mendeley.com/documents/?uuid=a57f1322-8d85-4063-a0fd-68a4b3dc7412"]},{"id":"ITEM-2","itemData":{"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2","issue":"3","issued":{"date-parts":[["2019"]]},"page":"227","publisher":"Nature Publishing Group","title":"Widespread loss of lake ice around the Northern Hemisphere in a warming world","type":"article-journal","volume":"9"},"uris":["http://www.mendeley.com/documents/?uuid=4db19035-4a72-47db-a3c9-b0bfccd70518"]},{"id":"ITEM-3","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3","issued":{"date-parts":[["2020"]]},"page":"1-16","publisher":"Nature Publishing Group","title":"Global lake responses to climate change","type":"article-journal"},"uris":["http://www.mendeley.com/documents/?uuid=dffc00bd-fb03-4206-89b4-19eb9b0b2588"]}],"mendeley":{"formattedCitation":"(Sharma et al. 2007, 2019, Woolway et al. 2020)","plainTextFormattedCitation":"(Sharma et al. 2007, 2019, Woolway et al. 2020)","previouslyFormattedCitation":"(Sharma et al. 2007, 2019, Woolway et al. 2020)"},"properties":{"noteIndex":0},"schema":"https://github.com/citation-style-language/schema/raw/master/csl-citation.json"}</w:instrText>
      </w:r>
      <w:r w:rsidR="006C1228">
        <w:fldChar w:fldCharType="separate"/>
      </w:r>
      <w:r w:rsidR="006C1228" w:rsidRPr="006C1228">
        <w:rPr>
          <w:noProof/>
        </w:rPr>
        <w:t>(Sharma et al. 2007, 2019, Woolway et al. 2020)</w:t>
      </w:r>
      <w:r w:rsidR="006C1228">
        <w:fldChar w:fldCharType="end"/>
      </w:r>
      <w:r w:rsidRPr="00A70FA8">
        <w:t xml:space="preserve">. </w:t>
      </w:r>
    </w:p>
    <w:p w14:paraId="0000000E" w14:textId="77777777" w:rsidR="00071C09" w:rsidRPr="00A70FA8" w:rsidRDefault="00071C09">
      <w:pPr>
        <w:spacing w:line="300" w:lineRule="auto"/>
      </w:pPr>
    </w:p>
    <w:p w14:paraId="0000000F" w14:textId="149A6AA5" w:rsidR="00071C09" w:rsidRPr="00A70FA8" w:rsidRDefault="001B0E05">
      <w:pPr>
        <w:spacing w:line="300" w:lineRule="auto"/>
      </w:pPr>
      <w:r w:rsidRPr="00A70FA8">
        <w:t xml:space="preserve">Year-class strength in </w:t>
      </w:r>
      <w:r w:rsidRPr="00A70FA8">
        <w:t>most fish species, including coregonines, is thought to be established prior to the end of the first season of growth</w:t>
      </w:r>
      <w:r w:rsidR="006C1228">
        <w:t xml:space="preserve"> </w:t>
      </w:r>
      <w:r w:rsidR="006C1228">
        <w:fldChar w:fldCharType="begin" w:fldLock="1"/>
      </w:r>
      <w:r w:rsidR="006C1228">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 Europe","type":"paper-conference","volume":"20"},"uris":["http://www.mendeley.com/documents/?uuid=5cf36dd0-5571-4dbd-9fcd-52a694257601"]},{"id":"ITEM-2","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2","issue":"C","issued":{"date-parts":[["1990"]]},"page":"249-293","publisher":"Elsevier","title":"Plankton production and year-class strength in fish populations: An update of the match/mismatch hypothesis","type":"article-journal","volume":"26"},"uris":["http://www.mendeley.com/documents/?uuid=77c9050c-acae-4c9e-9167-65d73446b918"]}],"mendeley":{"formattedCitation":"(Hjort 1914, Cushing 1990)","plainTextFormattedCitation":"(Hjort 1914, Cushing 1990)","previouslyFormattedCitation":"(Hjort 1914, Cushing 1990)"},"properties":{"noteIndex":0},"schema":"https://github.com/citation-style-language/schema/raw/master/csl-citation.json"}</w:instrText>
      </w:r>
      <w:r w:rsidR="006C1228">
        <w:fldChar w:fldCharType="separate"/>
      </w:r>
      <w:r w:rsidR="006C1228" w:rsidRPr="006C1228">
        <w:rPr>
          <w:noProof/>
        </w:rPr>
        <w:t>(Hjort 1914, Cushing 1990)</w:t>
      </w:r>
      <w:r w:rsidR="006C1228">
        <w:fldChar w:fldCharType="end"/>
      </w:r>
      <w:r w:rsidRPr="00A70FA8">
        <w:t>. Unlike larvae, embryos are static, leaving this early-life stage vulnerable to predation</w:t>
      </w:r>
      <w:r w:rsidR="006C1228">
        <w:t xml:space="preserve"> </w:t>
      </w:r>
      <w:r w:rsidR="006C1228">
        <w:fldChar w:fldCharType="begin" w:fldLock="1"/>
      </w:r>
      <w:r w:rsidR="006C1228">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6C1228">
        <w:fldChar w:fldCharType="separate"/>
      </w:r>
      <w:r w:rsidR="006C1228" w:rsidRPr="006C1228">
        <w:rPr>
          <w:noProof/>
        </w:rPr>
        <w:t>(Stockwell et al. 2014)</w:t>
      </w:r>
      <w:r w:rsidR="006C1228">
        <w:fldChar w:fldCharType="end"/>
      </w:r>
      <w:r w:rsidRPr="00A70FA8">
        <w:t xml:space="preserve"> </w:t>
      </w:r>
      <w:r w:rsidRPr="00A70FA8">
        <w:t xml:space="preserve">and </w:t>
      </w:r>
      <w:commentRangeStart w:id="4"/>
      <w:r w:rsidRPr="00A70FA8">
        <w:t>unable to evade inter-annual variation in winter conditions</w:t>
      </w:r>
      <w:commentRangeEnd w:id="4"/>
      <w:r w:rsidRPr="00A70FA8">
        <w:commentReference w:id="4"/>
      </w:r>
      <w:r w:rsidR="006C1228">
        <w:t xml:space="preserve"> </w:t>
      </w:r>
      <w:r w:rsidR="006C1228">
        <w:fldChar w:fldCharType="begin" w:fldLock="1"/>
      </w:r>
      <w:r w:rsidR="006C1228">
        <w:instrText>ADDIN CSL_CITATION {"citationItems":[{"id":"ITEM-1","itemData":{"ISSN":"0706-652X","author":[{"dropping-particle":"","family":"Pepin","given":"Pierre","non-dropping-particle":"","parse-names":false,"suffix":""}],"container-title":"Canadian Journal of Fisheries and Aquatic Sciences","id":"ITEM-1","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6C1228">
        <w:fldChar w:fldCharType="separate"/>
      </w:r>
      <w:r w:rsidR="006C1228" w:rsidRPr="006C1228">
        <w:rPr>
          <w:noProof/>
        </w:rPr>
        <w:t>(Pepin 1991)</w:t>
      </w:r>
      <w:r w:rsidR="006C1228">
        <w:fldChar w:fldCharType="end"/>
      </w:r>
      <w:r w:rsidRPr="00A70FA8">
        <w:t>. Changes in winter severity and ice cover could alter developmental rates, embryo survival, and time of hatching</w:t>
      </w:r>
      <w:r w:rsidR="006C1228">
        <w:t xml:space="preserve"> </w:t>
      </w:r>
      <w:r w:rsidR="006C1228">
        <w:fldChar w:fldCharType="begin" w:fldLock="1"/>
      </w:r>
      <w:r w:rsidR="006C1228">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6C1228">
        <w:fldChar w:fldCharType="separate"/>
      </w:r>
      <w:r w:rsidR="006C1228" w:rsidRPr="006C1228">
        <w:rPr>
          <w:noProof/>
        </w:rPr>
        <w:t>(Karjalainen et al. 2015)</w:t>
      </w:r>
      <w:r w:rsidR="006C1228">
        <w:fldChar w:fldCharType="end"/>
      </w:r>
      <w:r w:rsidRPr="00A70FA8">
        <w:t>. Potential mechanisms by which i</w:t>
      </w:r>
      <w:r w:rsidRPr="00A70FA8">
        <w:t xml:space="preserve">ce cover might influence cisco development include </w:t>
      </w:r>
      <w:r w:rsidRPr="00A70FA8">
        <w:lastRenderedPageBreak/>
        <w:t>the reduction of physical wave action</w:t>
      </w:r>
      <w:r w:rsidR="006C1228">
        <w:t xml:space="preserve"> </w:t>
      </w:r>
      <w:r w:rsidR="006C1228">
        <w:fldChar w:fldCharType="begin" w:fldLock="1"/>
      </w:r>
      <w:r w:rsidR="006C1228">
        <w:instrText>ADDIN CSL_CITATION {"citationItems":[{"id":"ITEM-1","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1","issue":"11","issued":{"date-parts":[["2006"]]},"page":"3118-3134","publisher":"IEEE","title":"Aircraft measurements of heat fluxes over wind-driven coastal polynyas in the Bering Sea","type":"article-journal","volume":"44"},"uris":["http://www.mendeley.com/documents/?uuid=08765ce3-e561-4a29-8fca-c3e7e585a32c"]},{"id":"ITEM-2","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2","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3","itemData":{"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3","issue":"3","issued":{"date-parts":[["2010"]]},"page":"425-436","publisher":"Elsevier","title":"Development of the Great Lakes ice-circulation model (GLIM): application to Lake Erie in 2003–2004","type":"article-journal","volume":"36"},"uris":["http://www.mendeley.com/documents/?uuid=38dc2cbf-ad6e-43d2-a6c1-fbc28802660b"]},{"id":"ITEM-4","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4","issue":"1","issued":{"date-parts":[["2017"]]},"page":"376-393","title":"Ice cover, winter circulation, and exchange in Saginaw Bay and Lake Huron","type":"article-journal","volume":"62"},"uris":["http://www.mendeley.com/documents/?uuid=2f591355-d103-3ed7-907c-b53100820489"]}],"mendeley":{"formattedCitation":"(Walter et al. 2006, Austin and Colman 2007, Wang et al. 2010, Nguyen et al. 2017)","plainTextFormattedCitation":"(Walter et al. 2006, Austin and Colman 2007, Wang et al. 2010, Nguyen et al. 2017)","previouslyFormattedCitation":"(Walter et al. 2006, Austin and Colman 2007, Wang et al. 2010, Nguyen et al. 2017)"},"properties":{"noteIndex":0},"schema":"https://github.com/citation-style-language/schema/raw/master/csl-citation.json"}</w:instrText>
      </w:r>
      <w:r w:rsidR="006C1228">
        <w:fldChar w:fldCharType="separate"/>
      </w:r>
      <w:r w:rsidR="006C1228" w:rsidRPr="006C1228">
        <w:rPr>
          <w:noProof/>
        </w:rPr>
        <w:t>(Walter et al. 2006, Austin and Colman 2007, Wang et al. 2010, Nguyen et al. 2017)</w:t>
      </w:r>
      <w:r w:rsidR="006C1228">
        <w:fldChar w:fldCharType="end"/>
      </w:r>
      <w:r w:rsidRPr="00A70FA8">
        <w:t>, more stable winter and spring water temperatures</w:t>
      </w:r>
      <w:r w:rsidR="006C1228">
        <w:t xml:space="preserve"> </w:t>
      </w:r>
      <w:r w:rsidR="006C1228">
        <w:fldChar w:fldCharType="begin" w:fldLock="1"/>
      </w:r>
      <w:r w:rsidR="006C1228">
        <w:instrText>ADDIN CSL_CITATION {"citationItems":[{"id":"ITEM-1","itemData":{"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6C1228">
        <w:fldChar w:fldCharType="separate"/>
      </w:r>
      <w:r w:rsidR="006C1228" w:rsidRPr="006C1228">
        <w:rPr>
          <w:noProof/>
        </w:rPr>
        <w:t>(Magnuson et al. 1997, Winslow et al. 2017)</w:t>
      </w:r>
      <w:r w:rsidR="006C1228">
        <w:fldChar w:fldCharType="end"/>
      </w:r>
      <w:r w:rsidRPr="00A70FA8">
        <w:t>, and less sunlight reaching the lake bottom</w:t>
      </w:r>
      <w:r w:rsidR="006C1228">
        <w:t xml:space="preserve"> </w:t>
      </w:r>
      <w:r w:rsidR="006C1228">
        <w:fldChar w:fldCharType="begin" w:fldLock="1"/>
      </w:r>
      <w:r w:rsidR="006C1228">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6C1228">
        <w:fldChar w:fldCharType="separate"/>
      </w:r>
      <w:r w:rsidR="006C1228" w:rsidRPr="006C1228">
        <w:rPr>
          <w:noProof/>
        </w:rPr>
        <w:t>(Bolsenga and Vanderploeg 1992, Hampton et al. 2015)</w:t>
      </w:r>
      <w:r w:rsidR="006C1228">
        <w:fldChar w:fldCharType="end"/>
      </w:r>
      <w:r w:rsidRPr="00A70FA8">
        <w:t>. Recent changes in ice cover coupled with poor coregonine</w:t>
      </w:r>
      <w:r w:rsidRPr="00A70FA8">
        <w:rPr>
          <w:i/>
        </w:rPr>
        <w:t xml:space="preserve"> </w:t>
      </w:r>
      <w:r w:rsidRPr="00A70FA8">
        <w:t>recruitment has led to hypotheses about the relationship between ice cover and embryo survi</w:t>
      </w:r>
      <w:r w:rsidRPr="00A70FA8">
        <w:t>val for decades without testing. Therefore, testing whether variable and declining ice regimes may impact coregonine early-life history is an important aspect of coregonine conservation and restoration efforts.</w:t>
      </w:r>
    </w:p>
    <w:p w14:paraId="00000010" w14:textId="77777777" w:rsidR="00071C09" w:rsidRPr="00A70FA8" w:rsidRDefault="00071C09">
      <w:pPr>
        <w:spacing w:line="300" w:lineRule="auto"/>
      </w:pPr>
    </w:p>
    <w:p w14:paraId="00000011" w14:textId="38649B47" w:rsidR="00071C09" w:rsidRPr="00A70FA8" w:rsidRDefault="001B0E05">
      <w:pPr>
        <w:spacing w:line="300" w:lineRule="auto"/>
      </w:pPr>
      <w:r w:rsidRPr="00A70FA8">
        <w:rPr>
          <w:rFonts w:eastAsia="Gungsuh"/>
        </w:rPr>
        <w:t>Lake ice cover can also play a critical role</w:t>
      </w:r>
      <w:r w:rsidRPr="00A70FA8">
        <w:rPr>
          <w:rFonts w:eastAsia="Gungsuh"/>
        </w:rPr>
        <w:t xml:space="preserve"> in physical and ecological processes</w:t>
      </w:r>
      <w:r w:rsidR="006C1228">
        <w:rPr>
          <w:rFonts w:eastAsia="Gungsuh"/>
        </w:rPr>
        <w:t xml:space="preserve"> </w:t>
      </w:r>
      <w:r w:rsidR="006C1228">
        <w:rPr>
          <w:rFonts w:eastAsia="Gungsuh"/>
        </w:rPr>
        <w:fldChar w:fldCharType="begin" w:fldLock="1"/>
      </w:r>
      <w:r w:rsidR="006C1228">
        <w:rPr>
          <w:rFonts w:eastAsia="Gungsuh"/>
        </w:rPr>
        <w:instrText>ADDIN CSL_CITATION {"citationItems":[{"id":"ITEM-1","itemData":{"ISSN":"2169-8953","author":[{"dropping-particle":"","family":"Sharma","given":"Sapna","non-dropping-particle":"","parse-names":false,"suffix":""},{"dropping-particle":"","family":"Meyer","given":"Michael F","non-dropping-particle":"","parse-names":false,"suffix":""},{"dropping-particle":"","family":"Culpepper","given":"Joshua","non-dropping-particle":"","parse-names":false,"suffix":""},{"dropping-particle":"","family":"Yang","given":"Xiao","non-dropping-particle":"","parse-names":false,"suffix":""},{"dropping-particle":"","family":"Hampton","given":"Stephanie E","non-dropping-particle":"","parse-names":false,"suffix":""},{"dropping-particle":"","family":"Berger","given":"Stella A","non-dropping-particle":"","parse-names":false,"suffix":""},{"dropping-particle":"","family":"Brousil","given":"Matthew R","non-dropping-particle":"","parse-names":false,"suffix":""},{"dropping-particle":"","family":"Fradkin","given":"Steven C","non-dropping-particle":"","parse-names":false,"suffix":""},{"dropping-particle":"","family":"Higgins","given":"Scott N","non-dropping-particle":"","parse-names":false,"suffix":""},{"dropping-particle":"","family":"Jankowski","given":"Kathi Jo","non-dropping-particle":"","parse-names":false,"suffix":""}],"container-title":"Journal of Geophysical Research: Biogeosciences","id":"ITEM-1","issue":"8","issued":{"date-parts":[["2020"]]},"page":"e2020JG005799","publisher":"Wiley Online Library","title":"Integrating perspectives to understand lake ice dynamics in a changing world","type":"article-journal","volume":"125"},"uris":["http://www.mendeley.com/documents/?uuid=d5bbb989-f640-425c-9c5e-e929a9530b3c"]}],"mendeley":{"formattedCitation":"(Sharma et al. 2020)","plainTextFormattedCitation":"(Sharma et al. 2020)","previouslyFormattedCitation":"(Sharma et al. 2020)"},"properties":{"noteIndex":0},"schema":"https://github.com/citation-style-language/schema/raw/master/csl-citation.json"}</w:instrText>
      </w:r>
      <w:r w:rsidR="006C1228">
        <w:rPr>
          <w:rFonts w:eastAsia="Gungsuh"/>
        </w:rPr>
        <w:fldChar w:fldCharType="separate"/>
      </w:r>
      <w:r w:rsidR="006C1228" w:rsidRPr="006C1228">
        <w:rPr>
          <w:rFonts w:eastAsia="Gungsuh"/>
          <w:noProof/>
        </w:rPr>
        <w:t>(Sharma et al. 2020)</w:t>
      </w:r>
      <w:r w:rsidR="006C1228">
        <w:rPr>
          <w:rFonts w:eastAsia="Gungsuh"/>
        </w:rPr>
        <w:fldChar w:fldCharType="end"/>
      </w:r>
      <w:r w:rsidRPr="00A70FA8">
        <w:rPr>
          <w:rFonts w:eastAsia="Gungsuh"/>
        </w:rPr>
        <w:t>. Ice thickness and snow impact light penetration into the water column</w:t>
      </w:r>
      <w:r w:rsidR="006C1228">
        <w:rPr>
          <w:rFonts w:eastAsia="Gungsuh"/>
        </w:rPr>
        <w:t xml:space="preserve"> </w:t>
      </w:r>
      <w:r w:rsidR="006C1228">
        <w:rPr>
          <w:rFonts w:eastAsia="Gungsuh"/>
        </w:rPr>
        <w:fldChar w:fldCharType="begin" w:fldLock="1"/>
      </w:r>
      <w:r w:rsidR="006C1228">
        <w:rPr>
          <w:rFonts w:eastAsia="Gungsuh"/>
        </w:rPr>
        <w:instrText>ADDIN CSL_CITATION {"citationItems":[{"id":"ITEM-1","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1","issue":"2","issued":{"date-parts":[["2015"]]},"page":"277-284","publisher":"Oxford University Press","title":"Heating up a cold subject: prospects for under-ice plankton research in lakes","type":"article-journal","volume":"37"},"uris":["http://www.mendeley.com/documents/?uuid=021c9b9b-c5ae-4b54-825d-02f5d151d989"]}],"mendeley":{"formattedCitation":"(Hampton et al. 2015)","plainTextFormattedCitation":"(Hampton et al. 2015)","previouslyFormattedCitation":"(Hampton et al. 2015)"},"properties":{"noteIndex":0},"schema":"https://github.com/citation-style-language/schema/raw/master/csl-citation.json"}</w:instrText>
      </w:r>
      <w:r w:rsidR="006C1228">
        <w:rPr>
          <w:rFonts w:eastAsia="Gungsuh"/>
        </w:rPr>
        <w:fldChar w:fldCharType="separate"/>
      </w:r>
      <w:r w:rsidR="006C1228" w:rsidRPr="006C1228">
        <w:rPr>
          <w:rFonts w:eastAsia="Gungsuh"/>
          <w:noProof/>
        </w:rPr>
        <w:t>(Hampton et al. 2015)</w:t>
      </w:r>
      <w:r w:rsidR="006C1228">
        <w:rPr>
          <w:rFonts w:eastAsia="Gungsuh"/>
        </w:rPr>
        <w:fldChar w:fldCharType="end"/>
      </w:r>
      <w:r w:rsidRPr="00A70FA8">
        <w:rPr>
          <w:rFonts w:eastAsia="Gungsuh"/>
        </w:rPr>
        <w:t>, and can reduce light transmittance from 83% in open water to 62% under ice coverage, and to ≤ 10% under</w:t>
      </w:r>
      <w:r w:rsidRPr="00A70FA8">
        <w:rPr>
          <w:rFonts w:eastAsia="Gungsuh"/>
        </w:rPr>
        <w:t xml:space="preserve"> snow and ice coverage</w:t>
      </w:r>
      <w:r w:rsidR="006C1228">
        <w:rPr>
          <w:rFonts w:eastAsia="Gungsuh"/>
        </w:rPr>
        <w:t xml:space="preserve"> </w:t>
      </w:r>
      <w:r w:rsidR="006C1228">
        <w:rPr>
          <w:rFonts w:eastAsia="Gungsuh"/>
        </w:rPr>
        <w:fldChar w:fldCharType="begin" w:fldLock="1"/>
      </w:r>
      <w:r w:rsidR="006C1228">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6C1228">
        <w:rPr>
          <w:rFonts w:eastAsia="Gungsuh"/>
        </w:rPr>
        <w:fldChar w:fldCharType="separate"/>
      </w:r>
      <w:r w:rsidR="006C1228" w:rsidRPr="006C1228">
        <w:rPr>
          <w:rFonts w:eastAsia="Gungsuh"/>
          <w:noProof/>
        </w:rPr>
        <w:t>(Bolsenga and Vanderploeg 1992)</w:t>
      </w:r>
      <w:r w:rsidR="006C1228">
        <w:rPr>
          <w:rFonts w:eastAsia="Gungsuh"/>
        </w:rPr>
        <w:fldChar w:fldCharType="end"/>
      </w:r>
      <w:r w:rsidRPr="00A70FA8">
        <w:rPr>
          <w:rFonts w:eastAsia="Gungsuh"/>
        </w:rPr>
        <w:t>. Light can serve not only as a source of energy for aquatic ecosystems, but also can regulate fish phenology, behavior, and physiology</w:t>
      </w:r>
      <w:r w:rsidR="006C1228">
        <w:rPr>
          <w:rFonts w:eastAsia="Gungsuh"/>
        </w:rPr>
        <w:t xml:space="preserve"> </w:t>
      </w:r>
      <w:r w:rsidR="006C1228">
        <w:rPr>
          <w:rFonts w:eastAsia="Gungsuh"/>
        </w:rPr>
        <w:fldChar w:fldCharType="begin" w:fldLock="1"/>
      </w:r>
      <w:r w:rsidR="006C1228">
        <w:rPr>
          <w:rFonts w:eastAsia="Gungsuh"/>
        </w:rPr>
        <w:instrText>ADDIN CSL_CITATION {"citationItems":[{"id":"ITEM-1","itemData":{"ISSN":"1062-3590","author":[{"dropping-particle":"","family":"Ruchin","given":"A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sidR="006C1228">
        <w:rPr>
          <w:rFonts w:eastAsia="Gungsuh"/>
        </w:rPr>
        <w:fldChar w:fldCharType="separate"/>
      </w:r>
      <w:r w:rsidR="006C1228" w:rsidRPr="006C1228">
        <w:rPr>
          <w:rFonts w:eastAsia="Gungsuh"/>
          <w:noProof/>
        </w:rPr>
        <w:t>(Ruchin 2007, Villamizar et al. 2011)</w:t>
      </w:r>
      <w:r w:rsidR="006C1228">
        <w:rPr>
          <w:rFonts w:eastAsia="Gungsuh"/>
        </w:rPr>
        <w:fldChar w:fldCharType="end"/>
      </w:r>
      <w:r w:rsidRPr="00A70FA8">
        <w:rPr>
          <w:rFonts w:eastAsia="Gungsuh"/>
        </w:rPr>
        <w:t xml:space="preserve">. The length of photoperiods </w:t>
      </w:r>
      <w:r w:rsidRPr="00A70FA8">
        <w:rPr>
          <w:rFonts w:eastAsia="Gungsuh"/>
        </w:rPr>
        <w:t xml:space="preserve">characterize </w:t>
      </w:r>
      <w:r w:rsidRPr="00A70FA8">
        <w:rPr>
          <w:highlight w:val="white"/>
        </w:rPr>
        <w:t>circadian rhythms</w:t>
      </w:r>
      <w:r w:rsidRPr="00A70FA8">
        <w:t xml:space="preserve"> and ensure that biological processes are synchronized with the environment</w:t>
      </w:r>
      <w:r w:rsidR="006C1228">
        <w:t xml:space="preserve"> </w:t>
      </w:r>
      <w:r w:rsidR="006C1228">
        <w:fldChar w:fldCharType="begin" w:fldLock="1"/>
      </w:r>
      <w:r w:rsidR="006C1228">
        <w:instrText>ADDIN CSL_CITATION {"citationItems":[{"id":"ITEM-1","itemData":{"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1","issue":"1-2","issued":{"date-parts":[["2005"]]},"page":"171-185","publisher":"Elsevier","title":"Behavioural effects of artificial light on fish species of commercial interest","type":"article-journal","volume":"73"},"uris":["http://www.mendeley.com/documents/?uuid=b06d5e2a-7e62-42bb-ae9b-6ea99a808ef5"]},{"id":"ITEM-2","itemData":{"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2","issue":"4","issued":{"date-parts":[["2013"]]},"page":"912-927","publisher":"Wiley Online Library","title":"The ecological impacts of nighttime light pollution: a mechanistic appraisal","type":"article-journal","volume":"88"},"uris":["http://www.mendeley.com/documents/?uuid=62a4c168-ec54-4845-80bc-4a331df1464c"]},{"id":"ITEM-3","itemData":{"ISSN":"1753-5123","author":[{"dropping-particle":"","family":"Ruchin","given":"Alexander B","non-dropping-particle":"","parse-names":false,"suffix":""}],"container-title":"Reviews in Aquaculture","id":"ITEM-3","issued":{"date-parts":[["2020"]]},"publisher":"Wiley Online Library","title":"Effect of illumination on fish and amphibian: development, growth, physiological and biochemical processes","type":"article-journal"},"uris":["http://www.mendeley.com/documents/?uuid=8ad39ca3-a030-4e89-9719-8fd4ca4e669d"]}],"mendeley":{"formattedCitation":"(Marchesan et al. 2005, Gaston et al. 2013, Ruchin 2020)","plainTextFormattedCitation":"(Marchesan et al. 2005, Gaston et al. 2013, Ruchin 2020)","previouslyFormattedCitation":"(Marchesan et al. 2005, Gaston et al. 2013, Ruchin 2020)"},"properties":{"noteIndex":0},"schema":"https://github.com/citation-style-language/schema/raw/master/csl-citation.json"}</w:instrText>
      </w:r>
      <w:r w:rsidR="006C1228">
        <w:fldChar w:fldCharType="separate"/>
      </w:r>
      <w:r w:rsidR="006C1228" w:rsidRPr="006C1228">
        <w:rPr>
          <w:noProof/>
        </w:rPr>
        <w:t>(Marchesan et al. 2005, Gaston et al. 2013, Ruchin 2020)</w:t>
      </w:r>
      <w:r w:rsidR="006C1228">
        <w:fldChar w:fldCharType="end"/>
      </w:r>
      <w:r w:rsidRPr="00A70FA8">
        <w:t>. Additionally, the intensity of light exposure can alter the development, survival, and gro</w:t>
      </w:r>
      <w:r w:rsidRPr="00A70FA8">
        <w:t>wth of fish</w:t>
      </w:r>
      <w:r w:rsidR="006C1228">
        <w:t xml:space="preserve"> </w:t>
      </w:r>
      <w:r w:rsidR="006C1228">
        <w:fldChar w:fldCharType="begin" w:fldLock="1"/>
      </w:r>
      <w:r w:rsidR="006C1228">
        <w:instrText>ADDIN CSL_CITATION {"citationItems":[{"id":"ITEM-1","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1","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id":"ITEM-2","itemData":{"ISSN":"1753-5123","author":[{"dropping-particle":"","family":"Ruchin","given":"Alexander B","non-dropping-particle":"","parse-names":false,"suffix":""}],"container-title":"Reviews in Aquaculture","id":"ITEM-2","issued":{"date-parts":[["2020"]]},"publisher":"Wiley Online Library","title":"Effect of illumination on fish and amphibian: development, growth, physiological and biochemical processes","type":"article-journal"},"uris":["http://www.mendeley.com/documents/?uuid=8ad39ca3-a030-4e89-9719-8fd4ca4e669d"]}],"mendeley":{"formattedCitation":"(Villamizar et al. 2011, Ruchin 2020)","plainTextFormattedCitation":"(Villamizar et al. 2011, Ruchin 2020)","previouslyFormattedCitation":"(Villamizar et al. 2011, Ruchin 2020)"},"properties":{"noteIndex":0},"schema":"https://github.com/citation-style-language/schema/raw/master/csl-citation.json"}</w:instrText>
      </w:r>
      <w:r w:rsidR="006C1228">
        <w:fldChar w:fldCharType="separate"/>
      </w:r>
      <w:r w:rsidR="006C1228" w:rsidRPr="006C1228">
        <w:rPr>
          <w:noProof/>
        </w:rPr>
        <w:t>(Villamizar et al. 2011, Ruchin 2020)</w:t>
      </w:r>
      <w:r w:rsidR="006C1228">
        <w:fldChar w:fldCharType="end"/>
      </w:r>
      <w:r w:rsidR="006C1228">
        <w:t>.</w:t>
      </w:r>
    </w:p>
    <w:p w14:paraId="00000012" w14:textId="77777777" w:rsidR="00071C09" w:rsidRPr="00A70FA8" w:rsidRDefault="00071C09">
      <w:pPr>
        <w:spacing w:line="300" w:lineRule="auto"/>
      </w:pPr>
    </w:p>
    <w:p w14:paraId="00000013" w14:textId="07234D79" w:rsidR="00071C09" w:rsidRPr="00A70FA8" w:rsidRDefault="001B0E05">
      <w:pPr>
        <w:spacing w:line="300" w:lineRule="auto"/>
      </w:pPr>
      <w:r w:rsidRPr="00A70FA8">
        <w:t>The impact of light exposure during fish embryogenesis varies across species</w:t>
      </w:r>
      <w:r w:rsidR="006C1228">
        <w:t xml:space="preserve"> </w:t>
      </w:r>
      <w:r w:rsidR="006C1228">
        <w:fldChar w:fldCharType="begin" w:fldLock="1"/>
      </w:r>
      <w:r w:rsidR="006C1228">
        <w:instrText>ADDIN CSL_CITATION {"citationItems":[{"id":"ITEM-1","itemData":{"ISSN":"1753-5123","author":[{"dropping-particle":"","family":"Ruchin","given":"Alexander B","non-dropping-particle":"","parse-names":false,"suffix":""}],"container-title":"Reviews in Aquaculture","id":"ITEM-1","issued":{"date-parts":[["2020"]]},"publisher":"Wiley Online Library","title":"Effect of illumination on fish and amphibian: development, growth, physiological and biochemical processes","type":"article-journal"},"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sidR="006C1228">
        <w:fldChar w:fldCharType="separate"/>
      </w:r>
      <w:r w:rsidR="006C1228" w:rsidRPr="006C1228">
        <w:rPr>
          <w:noProof/>
        </w:rPr>
        <w:t>(Ruchin 2020)</w:t>
      </w:r>
      <w:r w:rsidR="006C1228">
        <w:fldChar w:fldCharType="end"/>
      </w:r>
      <w:r w:rsidRPr="00A70FA8">
        <w:t xml:space="preserve">. Embryos from some salmonid species, including European whitefish </w:t>
      </w:r>
      <w:r w:rsidRPr="00A70FA8">
        <w:rPr>
          <w:i/>
        </w:rPr>
        <w:t xml:space="preserve">Coregonus </w:t>
      </w:r>
      <w:proofErr w:type="spellStart"/>
      <w:r w:rsidRPr="00A70FA8">
        <w:rPr>
          <w:i/>
        </w:rPr>
        <w:t>lavaretus</w:t>
      </w:r>
      <w:proofErr w:type="spellEnd"/>
      <w:r w:rsidRPr="00A70FA8">
        <w:t>, incubated under elevated l</w:t>
      </w:r>
      <w:r w:rsidRPr="00A70FA8">
        <w:t>ight levels have higher mortality and deformity rates, slower formation of cartilaginous skeletal elements, decreased time to hatching, and smaller size-at-age; with development after organogenesis accelerated</w:t>
      </w:r>
      <w:r w:rsidR="006C1228">
        <w:t xml:space="preserve"> </w:t>
      </w:r>
      <w:r w:rsidR="006C1228">
        <w:fldChar w:fldCharType="begin" w:fldLock="1"/>
      </w:r>
      <w:r w:rsidR="006C1228">
        <w:instrText>ADDIN CSL_CITATION {"citationItems":[{"id":"ITEM-1","itemData":{"ISSN":"0002-8487","author":[{"dropping-particle":"","family":"Eisler","given":"Ronald","non-dropping-particle":"","parse-names":false,"suffix":""}],"container-title":"Transactions of the American Fisheries Society","id":"ITEM-1","issue":"1","issued":{"date-parts":[["1958"]]},"page":"151-162","publisher":"Wiley Online Library","title":"Some effects of artificial light on salmon eggs and larvae","type":"article-journal","volume":"87"},"uris":["http://www.mendeley.com/documents/?uuid=13d6e04a-ae57-4c53-9f7d-1b9f84b47887"]},{"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ISSN":"0008-4301","author":[{"dropping-particle":"","family":"MacCrimmon","given":"H R","non-dropping-particle":"","parse-names":false,"suffix":""},{"dropping-particle":"","family":"Kwain","given":"Wen-Hwa","non-dropping-particle":"","parse-names":false,"suffix":""}],"container-title":"Canadian Journal of Zoology","id":"ITEM-3","issue":"4","issued":{"date-parts":[["1969"]]},"page":"631-637","publisher":"NRC Research Press","title":"Influence of light on early development and meristic characters in the rainbow trout, Salmo gairdneri Richardson","type":"article-journal","volume":"47"},"uris":["http://www.mendeley.com/documents/?uuid=e8e4d66e-d109-49e2-bd03-ed3ad0dc63a3"]},{"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ISSN":"0032-9452","author":[{"dropping-particle":"","family":"Chernyaev","given":"Zh A","non-dropping-particle":"","parse-names":false,"suffix":""}],"container-title":"Journal of Ichthyology","id":"ITEM-5","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6","itemData":{"ISSN":"0032-9452","author":[{"dropping-particle":"","family":"Lyutikov","given":"A A","non-dropping-particle":"","parse-names":false,"suffix":""}],"container-title":"Journal of Ichthyology","id":"ITEM-6","issue":"8","issued":{"date-parts":[["2012"]]},"page":"575-578","publisher":"Springer","title":"Influence of illumination on the survival and development of larvae of inconnu Stenodus leucichthys nelma (Salmoniformes: Coregonidae)","type":"article-journal","volume":"52"},"uris":["http://www.mendeley.com/documents/?uuid=6aa8ebcf-a6d9-4e77-9c6c-1dc3623b7bfc"]}],"mendeley":{"formattedCitation":"(Eisler 1958, 1961, MacCrimmon and Kwain 1969, Kwain 1975, Chernyaev 2007, Lyutikov 2012)","plainTextFormattedCitation":"(Eisler 1958, 1961, MacCrimmon and Kwain 1969, Kwain 1975, Chernyaev 2007, Lyutikov 2012)","previouslyFormattedCitation":"(Eisler 1958, 1961, MacCrimmon and Kwain 1969, Kwain 1975, Chernyaev 2007, Lyutikov 2012)"},"properties":{"noteIndex":0},"schema":"https://github.com/citation-style-language/schema/raw/master/csl-citation.json"}</w:instrText>
      </w:r>
      <w:r w:rsidR="006C1228">
        <w:fldChar w:fldCharType="separate"/>
      </w:r>
      <w:r w:rsidR="006C1228" w:rsidRPr="006C1228">
        <w:rPr>
          <w:noProof/>
        </w:rPr>
        <w:t>(Eisler 1958, 1961, MacCrimmon and Kwain 1969, Kwain 1975, Chernyaev 2007, Lyutikov 2012)</w:t>
      </w:r>
      <w:r w:rsidR="006C1228">
        <w:fldChar w:fldCharType="end"/>
      </w:r>
      <w:r w:rsidRPr="00A70FA8">
        <w:t>. However, other teleost species have had opposing responses, or no response, to high illumination</w:t>
      </w:r>
      <w:r w:rsidR="006C1228">
        <w:t xml:space="preserve"> </w:t>
      </w:r>
      <w:r w:rsidR="006C1228">
        <w:fldChar w:fldCharType="begin" w:fldLock="1"/>
      </w:r>
      <w:r w:rsidR="006C1228">
        <w:instrText>ADDIN CSL_CITATION {"citationItems":[{"id":"ITEM-1","itemData":{"ISSN":"0022-1112","author":[{"dropping-particle":"","family":"Mangor‐Jensen","given":"A","non-dropping-particle":"","parse-names":false,"suffix":""},{"dropping-particle":"","family":"Waiwood","given":"K G","non-dropping-particle":"","parse-names":false,"suffix":""}],"container-title":"Journal of Fish Biology","id":"ITEM-1","issue":"1","issued":{"date-parts":[["1995"]]},"page":"18-25","publisher":"Wiley Online Library","title":"The effect of light exposure on buoyancy of halibut eggs","type":"article-journal","volume":"47"},"uris":["http://www.mendeley.com/documents/?uuid=0698388e-1c7f-45eb-8db9-04deed9b6ae3"]},{"id":"ITEM-2","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2","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3","itemData":{"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3","issue":"2","issued":{"date-parts":[["2014"]]},"page":"150-154","title":"Egg hatching rates of brown-marbled grouper, Epinephelus fuscoguttatus under different light wavelengths and intensities","type":"article-journal","volume":"33"},"uris":["http://www.mendeley.com/documents/?uuid=29e902e8-9dad-4889-b3fb-b7864c101d15"]}],"mendeley":{"formattedCitation":"(Iglesias et al. 1995, Mangor‐Jensen and Waiwood 1995, Seth et al. 2014)","plainTextFormattedCitation":"(Iglesias et al. 1995, Mangor‐Jensen and Waiwood 1995, Seth et al. 2014)","previouslyFormattedCitation":"(Iglesias et al. 1995, Mangor‐Jensen and Waiwood 1995, Seth et al. 2014)"},"properties":{"noteIndex":0},"schema":"https://github.com/citation-style-language/schema/raw/master/csl-citation.json"}</w:instrText>
      </w:r>
      <w:r w:rsidR="006C1228">
        <w:fldChar w:fldCharType="separate"/>
      </w:r>
      <w:r w:rsidR="006C1228" w:rsidRPr="006C1228">
        <w:rPr>
          <w:noProof/>
        </w:rPr>
        <w:t>(Iglesias et al. 1995, Mangor‐Jensen and Waiwood 1995, Seth et al. 2014)</w:t>
      </w:r>
      <w:r w:rsidR="006C1228">
        <w:fldChar w:fldCharType="end"/>
      </w:r>
      <w:r w:rsidRPr="00A70FA8">
        <w:t xml:space="preserve">. </w:t>
      </w:r>
      <w:commentRangeStart w:id="5"/>
      <w:r w:rsidRPr="00A70FA8">
        <w:t>Consequently, increased light intensity du</w:t>
      </w:r>
      <w:r w:rsidRPr="00A70FA8">
        <w:t>ring winter incubations, as a result of reduced ice and snow cover, may act as an additional stressor during coregonine embryo development for populations with seasonal ice cover.</w:t>
      </w:r>
      <w:commentRangeEnd w:id="5"/>
      <w:r w:rsidRPr="00A70FA8">
        <w:commentReference w:id="5"/>
      </w:r>
      <w:r w:rsidRPr="00A70FA8">
        <w:t xml:space="preserve"> Understanding the impact ice and light have on coregonine embryogenesis, given the recent high variability observed in coregonine</w:t>
      </w:r>
      <w:r w:rsidRPr="00A70FA8">
        <w:rPr>
          <w:i/>
        </w:rPr>
        <w:t xml:space="preserve"> </w:t>
      </w:r>
      <w:r w:rsidRPr="00A70FA8">
        <w:t>recruitment, can help predict what the future of these species may look like under current climate trends to inform restorati</w:t>
      </w:r>
      <w:r w:rsidRPr="00A70FA8">
        <w:t>on efforts.</w:t>
      </w:r>
    </w:p>
    <w:p w14:paraId="00000014" w14:textId="77777777" w:rsidR="00071C09" w:rsidRPr="00A70FA8" w:rsidRDefault="00071C09">
      <w:pPr>
        <w:spacing w:line="300" w:lineRule="auto"/>
      </w:pPr>
    </w:p>
    <w:p w14:paraId="00000015" w14:textId="77777777" w:rsidR="00071C09" w:rsidRPr="00A70FA8" w:rsidRDefault="001B0E05">
      <w:pPr>
        <w:spacing w:line="300" w:lineRule="auto"/>
      </w:pPr>
      <w:r w:rsidRPr="00A70FA8">
        <w:t>We experimentally measured how cisco embryos responded to different photoperiod intensities, as a proxy for different ice regimes. Our objective was to identify to what extent light influences cisco embryo survival, incubation duration, length and yolk-sac</w:t>
      </w:r>
      <w:r w:rsidRPr="00A70FA8">
        <w:t xml:space="preserve"> volume at hatching. We </w:t>
      </w:r>
      <w:r w:rsidRPr="00A70FA8">
        <w:lastRenderedPageBreak/>
        <w:t>hypothesized that exposure to elevated light intensity (low ice cover) would accelerate embryogenesis, resulting in smaller yolk-sacs and lower embryo survival. We also hypothesized that populations adapted to lower light levels (hi</w:t>
      </w:r>
      <w:r w:rsidRPr="00A70FA8">
        <w:t xml:space="preserve">gh ice cover) are expected to experience more negative impacts from increasing light intensity. </w:t>
      </w:r>
    </w:p>
    <w:p w14:paraId="00000016" w14:textId="77777777" w:rsidR="00071C09" w:rsidRPr="00A70FA8" w:rsidRDefault="00071C09">
      <w:pPr>
        <w:spacing w:line="300" w:lineRule="auto"/>
      </w:pPr>
    </w:p>
    <w:p w14:paraId="00000017" w14:textId="77777777" w:rsidR="00071C09" w:rsidRPr="00A70FA8" w:rsidRDefault="001B0E05">
      <w:pPr>
        <w:pStyle w:val="Heading1"/>
        <w:spacing w:before="0" w:after="0" w:line="300" w:lineRule="auto"/>
        <w:rPr>
          <w:sz w:val="24"/>
          <w:szCs w:val="24"/>
        </w:rPr>
      </w:pPr>
      <w:bookmarkStart w:id="6" w:name="_heading=h.h3cj8adz7z1p" w:colFirst="0" w:colLast="0"/>
      <w:bookmarkEnd w:id="6"/>
      <w:r w:rsidRPr="00A70FA8">
        <w:rPr>
          <w:sz w:val="24"/>
          <w:szCs w:val="24"/>
        </w:rPr>
        <w:t>METHODS:</w:t>
      </w:r>
    </w:p>
    <w:p w14:paraId="00000018" w14:textId="77777777" w:rsidR="00071C09" w:rsidRPr="00A70FA8" w:rsidRDefault="001B0E05">
      <w:pPr>
        <w:pStyle w:val="Heading2"/>
        <w:spacing w:before="0" w:after="0" w:line="300" w:lineRule="auto"/>
        <w:rPr>
          <w:b w:val="0"/>
          <w:sz w:val="24"/>
          <w:szCs w:val="24"/>
          <w:u w:val="single"/>
        </w:rPr>
      </w:pPr>
      <w:bookmarkStart w:id="7" w:name="_heading=h.yyn4sh2fy1od" w:colFirst="0" w:colLast="0"/>
      <w:bookmarkEnd w:id="7"/>
      <w:r w:rsidRPr="00A70FA8">
        <w:rPr>
          <w:b w:val="0"/>
          <w:sz w:val="24"/>
          <w:szCs w:val="24"/>
          <w:u w:val="single"/>
        </w:rPr>
        <w:t>Study Species and Locations</w:t>
      </w:r>
    </w:p>
    <w:p w14:paraId="00000019" w14:textId="36140214" w:rsidR="00071C09" w:rsidRPr="00A70FA8" w:rsidRDefault="001B0E05">
      <w:pPr>
        <w:spacing w:line="300" w:lineRule="auto"/>
      </w:pPr>
      <w:r w:rsidRPr="00A70FA8">
        <w:t>Cisco were collected from the Apostle Islands, Lake Superior (46.85, -90.55) and Chaumont Bay, Lake Ontario (44.05, -76.2</w:t>
      </w:r>
      <w:r w:rsidRPr="00A70FA8">
        <w:t xml:space="preserve">0) in December 2019. Lakes Superior and Ontario were chosen because the cisco populations sampled have different spawning habitats. </w:t>
      </w:r>
      <w:commentRangeStart w:id="8"/>
      <w:r w:rsidRPr="00A70FA8">
        <w:t>Lake Superior cisco were aggregated and sampled at deeper depths, with little or no known expected preference in habitat</w:t>
      </w:r>
      <w:r w:rsidR="006C1228">
        <w:t xml:space="preserve">  </w:t>
      </w:r>
      <w:r w:rsidR="006C1228">
        <w:fldChar w:fldCharType="begin" w:fldLock="1"/>
      </w:r>
      <w:r w:rsidR="006C1228">
        <w:instrText>ADDIN CSL_CITATION {"citationItems":[{"id":"ITEM-1","itemData":{"author":[{"dropping-particle":"","family":"Dryer","given":"William R","non-dropping-particle":"","parse-names":false,"suffix":""},{"dropping-particle":"","family":"Beil","given":"Joseph","non-dropping-particle":"","parse-names":false,"suffix":""}],"container-title":"Fish. Bull","id":"ITEM-1","issue":"3","issued":{"date-parts":[["1964"]]},"page":"493-530","title":"Life history of lake herring in Lake Superior","type":"article-journal","volume":"63"},"uris":["http://www.mendeley.com/documents/?uuid=ed6aa534-3af0-4c02-b1f9-4566635495b3"]},{"id":"ITEM-2","itemData":{"author":[{"dropping-particle":"","family":"Paufve","given":"Matthew","non-dropping-particle":"","parse-names":false,"suffix":""}],"id":"ITEM-2","issued":{"date-parts":[["2019"]]},"title":"Diversity in spawning habitat across Great Lakes Cisco populations","type":"article-journal"},"uris":["http://www.mendeley.com/documents/?uuid=259b0f0d-18b9-4c74-9df3-cabd02dbe234"]}],"mendeley":{"formattedCitation":"(Dryer and Beil 1964, Paufve 2019)","plainTextFormattedCitation":"(Dryer and Beil 1964, Paufve 2019)","previouslyFormattedCitation":"(Dryer and Beil 1964, Paufve 2019)"},"properties":{"noteIndex":0},"schema":"https://github.com/citation-style-language/schema/raw/master/csl-citation.json"}</w:instrText>
      </w:r>
      <w:r w:rsidR="006C1228">
        <w:fldChar w:fldCharType="separate"/>
      </w:r>
      <w:r w:rsidR="006C1228" w:rsidRPr="006C1228">
        <w:rPr>
          <w:noProof/>
        </w:rPr>
        <w:t>(Dryer and Beil 1964, Paufve 2019)</w:t>
      </w:r>
      <w:r w:rsidR="006C1228">
        <w:fldChar w:fldCharType="end"/>
      </w:r>
      <w:commentRangeEnd w:id="8"/>
      <w:r w:rsidRPr="00A70FA8">
        <w:commentReference w:id="8"/>
      </w:r>
      <w:r w:rsidRPr="00A70FA8">
        <w:t>. Lake Ontario cisco were aggregated in a shallow, protected bay and sampled on rocky shoal</w:t>
      </w:r>
      <w:r w:rsidR="006C1228">
        <w:t xml:space="preserve"> </w:t>
      </w:r>
      <w:r w:rsidR="006C1228">
        <w:fldChar w:fldCharType="begin" w:fldLock="1"/>
      </w:r>
      <w:r w:rsidR="006C1228">
        <w:instrText>ADDIN CSL_CITATION {"citationItems":[{"id":"ITEM-1","itemData":{"author":[{"dropping-particle":"","family":"Pritchard","given":"Andrew L.","non-dropping-particle":"","parse-names":false,"suffix":""}],"container-title":"Contributions to Canadian Biology and Fisheries","id":"ITEM-1","issue":"1","issued":{"date-parts":[["1931"]]},"page":"225–240","publisher":"University of Toronto","title":"Spawning habits and fry of the cisco (&lt;i&gt;Leucichthys artedi&lt;/i&gt;) in Lake Ontario","type":"article-journal","volume":"6"},"uris":["http://www.mendeley.com/documents/?uuid=07f68c3b-5473-37e6-b0eb-de7f03233667"]},{"id":"ITEM-2","itemData":{"author":[{"dropping-particle":"","family":"Paufve","given":"Matthew","non-dropping-particle":"","parse-names":false,"suffix":""}],"id":"ITEM-2","issued":{"date-parts":[["2019"]]},"title":"Diversity in spawning habitat across Great Lakes Cisco populations","type":"article-journal"},"uris":["http://www.mendeley.com/documents/?uuid=259b0f0d-18b9-4c74-9df3-cabd02dbe234"]}],"mendeley":{"formattedCitation":"(Pritchard 1931, Paufve 2019)","plainTextFormattedCitation":"(Pritchard 1931, Paufve 2019)","previouslyFormattedCitation":"(Pritchard 1931, Paufve 2019)"},"properties":{"noteIndex":0},"schema":"https://github.com/citation-style-language/schema/raw/master/csl-citation.json"}</w:instrText>
      </w:r>
      <w:r w:rsidR="006C1228">
        <w:fldChar w:fldCharType="separate"/>
      </w:r>
      <w:r w:rsidR="006C1228" w:rsidRPr="006C1228">
        <w:rPr>
          <w:noProof/>
        </w:rPr>
        <w:t>(Pritchard 1931, Paufve 2019)</w:t>
      </w:r>
      <w:r w:rsidR="006C1228">
        <w:fldChar w:fldCharType="end"/>
      </w:r>
      <w:r w:rsidRPr="00A70FA8">
        <w:t>. Ice conditions over the spawning locations sampled from each lake vary based on bathymetric depth</w:t>
      </w:r>
      <w:r w:rsidRPr="00A70FA8">
        <w:t>, with shallower, more protected Lake Ontario having more consistent ice coverage than the deeper, open location in Lake Superior (Figure 1). However, light transmittance in deeper water is less than shallow water</w:t>
      </w:r>
      <w:r w:rsidR="006C1228">
        <w:t xml:space="preserve"> </w:t>
      </w:r>
      <w:r w:rsidR="006C1228">
        <w:fldChar w:fldCharType="begin" w:fldLock="1"/>
      </w:r>
      <w:r w:rsidR="006C1228">
        <w:instrText>ADDIN CSL_CITATION {"citationItems":[{"id":"ITEM-1","itemData":{"author":[{"dropping-particle":"","family":"Secchi","given":"Pietro Angelo","non-dropping-particle":"","parse-names":false,"suffix":""}],"container-title":"Memoria del PA Secchi. Il Nuovo Cimento Giornale de Fisica, Chimica e Storia Naturale, Ottobre 1864, Published 1865","id":"ITEM-1","issued":{"date-parts":[["1864"]]},"page":"205-237","title":"Relazione delle esperienze fatte a bordo della pontificia pirocorvetta Imacolata Concezione per determinare la trasparenza del mare","type":"article-journal","volume":"20"},"uris":["http://www.mendeley.com/documents/?uuid=2456178f-4a5c-4a8c-8ef8-2ca3cfc0e7bf"]},{"id":"ITEM-2","itemData":{"ISSN":"0024-3590","author":[{"dropping-particle":"","family":"Preisendorfer","given":"Rudolph W","non-dropping-particle":"","parse-names":false,"suffix":""}],"container-title":"Limnology and oceanography","id":"ITEM-2","issue":"5","issued":{"date-parts":[["1986"]]},"page":"909-926","publisher":"Wiley Online Library","title":"Secchi disk science: Visual optics of natural waters 1","type":"article-journal","volume":"31"},"uris":["http://www.mendeley.com/documents/?uuid=1e911e11-53ef-487a-9ec5-2b8bb15d4a80"]},{"id":"ITEM-3","itemData":{"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3","issue":"3","issued":{"date-parts":[["1976"]]},"page":"223-229","publisher":"Springer","title":"Changes in photosynthetic pigment concentration in seaweeds as a function of water depth","type":"article-journal","volume":"37"},"uris":["http://www.mendeley.com/documents/?uuid=f2e357a3-8028-42d9-8e40-8f5b3a58942b"]},{"id":"ITEM-4","itemData":{"ISSN":"0272-7714","author":[{"dropping-particle":"","family":"Fleming-Lehtinen","given":"Vivi","non-dropping-particle":"","parse-names":false,"suffix":""},{"dropping-particle":"","family":"Laamanen","given":"Maria","non-dropping-particle":"","parse-names":false,"suffix":""}],"container-title":"Estuarine, Coastal and Shelf Science","id":"ITEM-4","issued":{"date-parts":[["2012"]]},"page":"1-10","publisher":"Elsevier","title":"Long-term changes in Secchi depth and the role of phytoplankton in explaining light attenuation in the Baltic Sea","type":"article-journal","volume":"102"},"uris":["http://www.mendeley.com/documents/?uuid=d7d44b4b-8427-4a77-b808-41032e209162"]}],"mendeley":{"formattedCitation":"(Secchi 1864, Ramus et al. 1976, Preisendorfer 1986, Fleming-Lehtinen and Laamanen 2012)","plainTextFormattedCitation":"(Secchi 1864, Ramus et al. 1976, Preisendorfer 1986, Fleming-Lehtinen and Laamanen 2012)","previouslyFormattedCitation":"(Secchi 1864, Ramus et al. 1976, Preisendorfer 1986, Fleming-Lehtinen and Laamanen 2012)"},"properties":{"noteIndex":0},"schema":"https://github.com/citation-style-language/schema/raw/master/csl-citation.json"}</w:instrText>
      </w:r>
      <w:r w:rsidR="006C1228">
        <w:fldChar w:fldCharType="separate"/>
      </w:r>
      <w:r w:rsidR="006C1228" w:rsidRPr="006C1228">
        <w:rPr>
          <w:noProof/>
        </w:rPr>
        <w:t>(Secchi 1864, Ramus et al. 1976, Preisendorfer 1986, Fleming-Lehtinen and Laamanen 2012)</w:t>
      </w:r>
      <w:r w:rsidR="006C1228">
        <w:fldChar w:fldCharType="end"/>
      </w:r>
      <w:r w:rsidRPr="00A70FA8">
        <w:t>. Consequently, the cisco populations we sampled from Lakes Superior and Ontario provide a contrast in ice cover and subsequent light exposure to coregonine embryos.</w:t>
      </w:r>
    </w:p>
    <w:p w14:paraId="0000001A" w14:textId="77777777" w:rsidR="00071C09" w:rsidRPr="00A70FA8" w:rsidRDefault="00071C09">
      <w:pPr>
        <w:spacing w:line="300" w:lineRule="auto"/>
      </w:pPr>
    </w:p>
    <w:p w14:paraId="0000001B" w14:textId="77777777" w:rsidR="00071C09" w:rsidRPr="00A70FA8" w:rsidRDefault="001B0E05">
      <w:pPr>
        <w:pStyle w:val="Heading2"/>
        <w:spacing w:before="0" w:after="0" w:line="300" w:lineRule="auto"/>
        <w:rPr>
          <w:b w:val="0"/>
          <w:sz w:val="24"/>
          <w:szCs w:val="24"/>
          <w:u w:val="single"/>
        </w:rPr>
      </w:pPr>
      <w:bookmarkStart w:id="9" w:name="_heading=h.hlvzna2xfrt" w:colFirst="0" w:colLast="0"/>
      <w:bookmarkEnd w:id="9"/>
      <w:r w:rsidRPr="00A70FA8">
        <w:rPr>
          <w:b w:val="0"/>
          <w:sz w:val="24"/>
          <w:szCs w:val="24"/>
          <w:u w:val="single"/>
        </w:rPr>
        <w:t>Crossing Design and Fertilization</w:t>
      </w:r>
    </w:p>
    <w:p w14:paraId="0000001C" w14:textId="5FAA5E88" w:rsidR="00071C09" w:rsidRPr="00A70FA8" w:rsidRDefault="001B0E05">
      <w:pPr>
        <w:pBdr>
          <w:top w:val="nil"/>
          <w:left w:val="nil"/>
          <w:bottom w:val="nil"/>
          <w:right w:val="nil"/>
          <w:between w:val="nil"/>
        </w:pBdr>
        <w:spacing w:line="300" w:lineRule="auto"/>
      </w:pPr>
      <w:r w:rsidRPr="00A70FA8">
        <w:t xml:space="preserve">Gametes </w:t>
      </w:r>
      <w:commentRangeStart w:id="10"/>
      <w:r w:rsidRPr="00A70FA8">
        <w:t xml:space="preserve">were stripped from </w:t>
      </w:r>
      <w:r w:rsidRPr="00A70FA8">
        <w:t>12</w:t>
      </w:r>
      <w:r w:rsidRPr="00A70FA8">
        <w:t xml:space="preserve"> females and </w:t>
      </w:r>
      <w:r w:rsidRPr="00A70FA8">
        <w:t>16</w:t>
      </w:r>
      <w:r w:rsidRPr="00A70FA8">
        <w:t xml:space="preserve"> males and artificially fertilized under a blocked, nested full-sib, half-sib fertilization design to create 48 families from each lake. The crossing design maximized the amount of genetic variation and minimized the po</w:t>
      </w:r>
      <w:r w:rsidRPr="00A70FA8">
        <w:t xml:space="preserve">tential loss of multiple families if a female or male produced poor quality gametes, compared to a full-factorial design. Adults used in the experiment were divided into </w:t>
      </w:r>
      <w:r w:rsidRPr="00A70FA8">
        <w:t>four</w:t>
      </w:r>
      <w:r w:rsidRPr="00A70FA8">
        <w:t xml:space="preserve"> fertilization blocks. A single block consisted of four males each paired with thr</w:t>
      </w:r>
      <w:r w:rsidRPr="00A70FA8">
        <w:t>ee unrelated females</w:t>
      </w:r>
      <w:commentRangeEnd w:id="10"/>
      <w:r w:rsidRPr="00A70FA8">
        <w:commentReference w:id="10"/>
      </w:r>
      <w:r w:rsidRPr="00A70FA8">
        <w:t xml:space="preserve"> (</w:t>
      </w:r>
      <w:r w:rsidRPr="00A70FA8">
        <w:t>Ste</w:t>
      </w:r>
      <w:r w:rsidRPr="00A70FA8">
        <w:t>wart et al. 2021</w:t>
      </w:r>
      <w:r w:rsidRPr="00A70FA8">
        <w:t>).</w:t>
      </w:r>
    </w:p>
    <w:p w14:paraId="0000001D" w14:textId="77777777" w:rsidR="00071C09" w:rsidRPr="00A70FA8" w:rsidRDefault="00071C09">
      <w:pPr>
        <w:pBdr>
          <w:top w:val="nil"/>
          <w:left w:val="nil"/>
          <w:bottom w:val="nil"/>
          <w:right w:val="nil"/>
          <w:between w:val="nil"/>
        </w:pBdr>
        <w:spacing w:line="300" w:lineRule="auto"/>
      </w:pPr>
    </w:p>
    <w:p w14:paraId="0000001E" w14:textId="5DA99AF5" w:rsidR="00071C09" w:rsidRPr="00A70FA8" w:rsidRDefault="001B0E05">
      <w:pPr>
        <w:pBdr>
          <w:top w:val="nil"/>
          <w:left w:val="nil"/>
          <w:bottom w:val="nil"/>
          <w:right w:val="nil"/>
          <w:between w:val="nil"/>
        </w:pBdr>
        <w:spacing w:line="300" w:lineRule="auto"/>
      </w:pPr>
      <w:r w:rsidRPr="00A70FA8">
        <w:t xml:space="preserve">Approximately </w:t>
      </w:r>
      <w:r w:rsidRPr="00A70FA8">
        <w:t>5</w:t>
      </w:r>
      <w:r w:rsidRPr="00A70FA8">
        <w:t xml:space="preserve">00 eggs per female were fertilized with an equal amount of milt (5-15 </w:t>
      </w:r>
      <w:proofErr w:type="spellStart"/>
      <w:r w:rsidRPr="00A70FA8">
        <w:t>μl</w:t>
      </w:r>
      <w:proofErr w:type="spellEnd"/>
      <w:r w:rsidRPr="00A70FA8">
        <w:t>) from each male in the block and water used to activate the germ cells. The embryos were rinsed with water until the wat</w:t>
      </w:r>
      <w:r w:rsidRPr="00A70FA8">
        <w:t xml:space="preserve">er </w:t>
      </w:r>
      <w:r w:rsidRPr="00A70FA8">
        <w:t>ran</w:t>
      </w:r>
      <w:r w:rsidRPr="00A70FA8">
        <w:t xml:space="preserve"> clear. Reconstructed fresh water was used during fertilizations (OECD ISO 6341:2012) to standardize the chemical properties of the water used between </w:t>
      </w:r>
      <w:r w:rsidRPr="00A70FA8">
        <w:t>lakes</w:t>
      </w:r>
      <w:r w:rsidRPr="00A70FA8">
        <w:t xml:space="preserve">. Embryos were transported in coolers by shipping overnight for Lake Superior samples </w:t>
      </w:r>
      <w:r w:rsidRPr="00A70FA8">
        <w:t>and</w:t>
      </w:r>
      <w:r w:rsidRPr="00A70FA8">
        <w:t xml:space="preserve"> driv</w:t>
      </w:r>
      <w:r w:rsidRPr="00A70FA8">
        <w:t xml:space="preserve">en same-day for Lake Ontario samples. A temperature logger recorded air temperature inside the cooler during transport (Lake Superior: mean (SD) = 2.80°C (0.21); Lake Ontario: mean (SD) = 3.28°C (0.37)). Demographic data (e.g., total length, mass, and egg </w:t>
      </w:r>
      <w:r w:rsidRPr="00A70FA8">
        <w:t xml:space="preserve">diameter) were collected on adults. Fertilization success was determined by haphazardly assessing 10 embryos under microscopy </w:t>
      </w:r>
      <w:r w:rsidRPr="00A70FA8">
        <w:lastRenderedPageBreak/>
        <w:t>within 72-hours post-fertilization</w:t>
      </w:r>
      <w:r w:rsidR="006C1228">
        <w:t xml:space="preserve"> </w:t>
      </w:r>
      <w:r w:rsidR="007D6AD7">
        <w:fldChar w:fldCharType="begin" w:fldLock="1"/>
      </w:r>
      <w:r w:rsidR="00415482">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7D6AD7">
        <w:fldChar w:fldCharType="separate"/>
      </w:r>
      <w:r w:rsidR="007D6AD7" w:rsidRPr="007D6AD7">
        <w:rPr>
          <w:noProof/>
        </w:rPr>
        <w:t>(Oberlercher and Wanzenböck 2016)</w:t>
      </w:r>
      <w:r w:rsidR="007D6AD7">
        <w:fldChar w:fldCharType="end"/>
      </w:r>
      <w:r w:rsidRPr="00A70FA8">
        <w:t>. If fertilization was low (&lt;30%), the family was removed from</w:t>
      </w:r>
      <w:r w:rsidRPr="00A70FA8">
        <w:t xml:space="preserve"> the experiment </w:t>
      </w:r>
      <w:r w:rsidRPr="00A70FA8">
        <w:t>(</w:t>
      </w:r>
      <w:r w:rsidRPr="00A70FA8">
        <w:t>Stewart et al. 2021</w:t>
      </w:r>
      <w:r w:rsidRPr="00A70FA8">
        <w:t>)</w:t>
      </w:r>
      <w:r w:rsidRPr="00A70FA8">
        <w:t>.</w:t>
      </w:r>
    </w:p>
    <w:p w14:paraId="0000001F" w14:textId="77777777" w:rsidR="00071C09" w:rsidRPr="00A70FA8" w:rsidRDefault="00071C09">
      <w:pPr>
        <w:pBdr>
          <w:top w:val="nil"/>
          <w:left w:val="nil"/>
          <w:bottom w:val="nil"/>
          <w:right w:val="nil"/>
          <w:between w:val="nil"/>
        </w:pBdr>
        <w:spacing w:line="300" w:lineRule="auto"/>
      </w:pPr>
    </w:p>
    <w:p w14:paraId="00000020" w14:textId="77777777" w:rsidR="00071C09" w:rsidRPr="00A70FA8" w:rsidRDefault="001B0E05">
      <w:pPr>
        <w:pStyle w:val="Heading2"/>
        <w:spacing w:before="0" w:after="0" w:line="300" w:lineRule="auto"/>
        <w:rPr>
          <w:b w:val="0"/>
          <w:sz w:val="24"/>
          <w:szCs w:val="24"/>
          <w:u w:val="single"/>
        </w:rPr>
      </w:pPr>
      <w:bookmarkStart w:id="11" w:name="_heading=h.1d9z85taqp0d" w:colFirst="0" w:colLast="0"/>
      <w:bookmarkEnd w:id="11"/>
      <w:r w:rsidRPr="00A70FA8">
        <w:rPr>
          <w:b w:val="0"/>
          <w:sz w:val="24"/>
          <w:szCs w:val="24"/>
          <w:u w:val="single"/>
        </w:rPr>
        <w:t>Rearing Conditions</w:t>
      </w:r>
    </w:p>
    <w:p w14:paraId="00000021" w14:textId="77777777" w:rsidR="00071C09" w:rsidRPr="00A70FA8" w:rsidRDefault="001B0E05">
      <w:pPr>
        <w:pBdr>
          <w:top w:val="nil"/>
          <w:left w:val="nil"/>
          <w:bottom w:val="nil"/>
          <w:right w:val="nil"/>
          <w:between w:val="nil"/>
        </w:pBdr>
        <w:spacing w:line="300" w:lineRule="auto"/>
      </w:pPr>
      <w:r w:rsidRPr="00A70FA8">
        <w:t>Embryos from successfully fertilized families were individually distributed into 24-well cell culture microplates and incubated in 2 ml of reconstructed fresh water</w:t>
      </w:r>
      <w:r w:rsidRPr="00A70FA8">
        <w:t xml:space="preserve"> </w:t>
      </w:r>
      <w:r w:rsidRPr="00A70FA8">
        <w:t>(</w:t>
      </w:r>
      <w:r w:rsidRPr="00A70FA8">
        <w:t>Stewart et al. 2021</w:t>
      </w:r>
      <w:r w:rsidRPr="00A70FA8">
        <w:t>)</w:t>
      </w:r>
      <w:r w:rsidRPr="00A70FA8">
        <w:t>. A total o</w:t>
      </w:r>
      <w:r w:rsidRPr="00A70FA8">
        <w:t>f 36 embryos per family were used for each of Lake Ontario and Lake Superior cisco. Families were randomly distributed across three microplates (</w:t>
      </w:r>
      <w:r w:rsidRPr="00A70FA8">
        <w:rPr>
          <w:i/>
        </w:rPr>
        <w:t>i.e.,</w:t>
      </w:r>
      <w:r w:rsidRPr="00A70FA8">
        <w:t xml:space="preserve"> 12 eggs per family per microplate and two families per 24-well microplate</w:t>
      </w:r>
      <w:r w:rsidRPr="00A70FA8">
        <w:t>)</w:t>
      </w:r>
      <w:r w:rsidRPr="00A70FA8">
        <w:t>.</w:t>
      </w:r>
    </w:p>
    <w:p w14:paraId="00000022" w14:textId="77777777" w:rsidR="00071C09" w:rsidRPr="00A70FA8" w:rsidRDefault="00071C09">
      <w:pPr>
        <w:pBdr>
          <w:top w:val="nil"/>
          <w:left w:val="nil"/>
          <w:bottom w:val="nil"/>
          <w:right w:val="nil"/>
          <w:between w:val="nil"/>
        </w:pBdr>
        <w:spacing w:line="300" w:lineRule="auto"/>
      </w:pPr>
    </w:p>
    <w:p w14:paraId="00000023" w14:textId="77777777" w:rsidR="00071C09" w:rsidRPr="00A70FA8" w:rsidRDefault="001B0E05">
      <w:pPr>
        <w:pBdr>
          <w:top w:val="nil"/>
          <w:left w:val="nil"/>
          <w:bottom w:val="nil"/>
          <w:right w:val="nil"/>
          <w:between w:val="nil"/>
        </w:pBdr>
        <w:spacing w:line="300" w:lineRule="auto"/>
      </w:pPr>
      <w:r w:rsidRPr="00A70FA8">
        <w:t>Microplates from each population were incubated under three experimental light treatments to represent the light intensity under 90-100, 40-60, and 0-10% ice cover (Table</w:t>
      </w:r>
      <w:r w:rsidRPr="00A70FA8">
        <w:t xml:space="preserve"> 1</w:t>
      </w:r>
      <w:r w:rsidRPr="00A70FA8">
        <w:t>), and followed mean weekly photoperiods with gradual sunrise and sunset transitions</w:t>
      </w:r>
      <w:r w:rsidRPr="00A70FA8">
        <w:t xml:space="preserve">. Light treatments were chosen to mimic </w:t>
      </w:r>
      <w:r w:rsidRPr="00A70FA8">
        <w:rPr>
          <w:i/>
        </w:rPr>
        <w:t>in situ</w:t>
      </w:r>
      <w:r w:rsidRPr="00A70FA8">
        <w:t xml:space="preserve"> winter, lakebed light measurements recorded from Lake Superior at 10 m of water in 2016-17. Remote-sensing ice data (U.S. National Ice Center) was used to quantify the daily percentage of ice cover above the </w:t>
      </w:r>
      <w:r w:rsidRPr="00A70FA8">
        <w:t xml:space="preserve">light sensor (Figure </w:t>
      </w:r>
      <w:r w:rsidRPr="00A70FA8">
        <w:t>2</w:t>
      </w:r>
      <w:r w:rsidRPr="00A70FA8">
        <w:t>). Embryos were incubated at a constant target water temperature of 4.</w:t>
      </w:r>
      <w:r w:rsidRPr="00A70FA8">
        <w:t>0</w:t>
      </w:r>
      <w:r w:rsidRPr="00A70FA8">
        <w:t>°C in a climate-controlled chamber (</w:t>
      </w:r>
      <w:proofErr w:type="spellStart"/>
      <w:r w:rsidRPr="00A70FA8">
        <w:t>Conviron</w:t>
      </w:r>
      <w:proofErr w:type="spellEnd"/>
      <w:r w:rsidRPr="00A70FA8">
        <w:rPr>
          <w:vertAlign w:val="superscript"/>
        </w:rPr>
        <w:t>®</w:t>
      </w:r>
      <w:r w:rsidRPr="00A70FA8">
        <w:t xml:space="preserve"> E8; Table </w:t>
      </w:r>
      <w:r w:rsidRPr="00A70FA8">
        <w:t>2</w:t>
      </w:r>
      <w:r w:rsidRPr="00A70FA8">
        <w:t>). Forced airflow was used in the climate-controlled chamber to ensure equal air circulation around the mi</w:t>
      </w:r>
      <w:r w:rsidRPr="00A70FA8">
        <w:t>croplates and opaque, plastic sheeting was used to separate light treatments.</w:t>
      </w:r>
    </w:p>
    <w:p w14:paraId="00000024" w14:textId="77777777" w:rsidR="00071C09" w:rsidRPr="00A70FA8" w:rsidRDefault="00071C09">
      <w:pPr>
        <w:pBdr>
          <w:top w:val="nil"/>
          <w:left w:val="nil"/>
          <w:bottom w:val="nil"/>
          <w:right w:val="nil"/>
          <w:between w:val="nil"/>
        </w:pBdr>
        <w:spacing w:line="300" w:lineRule="auto"/>
      </w:pPr>
    </w:p>
    <w:p w14:paraId="00000025" w14:textId="77777777" w:rsidR="00071C09" w:rsidRPr="00A70FA8" w:rsidRDefault="001B0E05">
      <w:pPr>
        <w:pBdr>
          <w:top w:val="nil"/>
          <w:left w:val="nil"/>
          <w:bottom w:val="nil"/>
          <w:right w:val="nil"/>
          <w:between w:val="nil"/>
        </w:pBdr>
        <w:spacing w:line="300" w:lineRule="auto"/>
      </w:pPr>
      <w:r w:rsidRPr="00A70FA8">
        <w:t>All microplates were covered to minimize evaporation</w:t>
      </w:r>
      <w:r w:rsidRPr="00A70FA8">
        <w:t xml:space="preserve"> and </w:t>
      </w:r>
      <w:r w:rsidRPr="00A70FA8">
        <w:t>rotated (</w:t>
      </w:r>
      <w:r w:rsidRPr="00A70FA8">
        <w:rPr>
          <w:i/>
        </w:rPr>
        <w:t xml:space="preserve">i.e., </w:t>
      </w:r>
      <w:r w:rsidRPr="00A70FA8">
        <w:t>orientation</w:t>
      </w:r>
      <w:r w:rsidRPr="00A70FA8">
        <w:t xml:space="preserve"> and position) weekly. Water temperature and light intensity were recorded hourly with loggers</w:t>
      </w:r>
      <w:r w:rsidRPr="00A70FA8">
        <w:t xml:space="preserve"> (HOBO</w:t>
      </w:r>
      <w:r w:rsidRPr="00A70FA8">
        <w:rPr>
          <w:vertAlign w:val="superscript"/>
        </w:rPr>
        <w:t>®</w:t>
      </w:r>
      <w:r w:rsidRPr="00A70FA8">
        <w:t xml:space="preserve"> Water Temperature Pro v2 and JFE Advantech Co., Ltd. DEFI2-L) and daily mean values calculated. Microplates were checked weekly for dead eggs and the eye-up stage. During the hatch period, microplates were checked on a three-day cycle for newly hat</w:t>
      </w:r>
      <w:r w:rsidRPr="00A70FA8">
        <w:t xml:space="preserve">ched </w:t>
      </w:r>
      <w:r w:rsidRPr="00A70FA8">
        <w:t>embryos</w:t>
      </w:r>
      <w:r w:rsidRPr="00A70FA8">
        <w:t xml:space="preserve">. All hatched </w:t>
      </w:r>
      <w:r w:rsidRPr="00A70FA8">
        <w:t>embryos</w:t>
      </w:r>
      <w:r w:rsidRPr="00A70FA8">
        <w:t xml:space="preserve"> were photographed and immediately preserved in 95% ethanol.</w:t>
      </w:r>
    </w:p>
    <w:p w14:paraId="00000026" w14:textId="77777777" w:rsidR="00071C09" w:rsidRPr="00A70FA8" w:rsidRDefault="00071C09">
      <w:pPr>
        <w:pBdr>
          <w:top w:val="nil"/>
          <w:left w:val="nil"/>
          <w:bottom w:val="nil"/>
          <w:right w:val="nil"/>
          <w:between w:val="nil"/>
        </w:pBdr>
        <w:spacing w:line="300" w:lineRule="auto"/>
      </w:pPr>
    </w:p>
    <w:p w14:paraId="00000027" w14:textId="77777777" w:rsidR="00071C09" w:rsidRPr="00A70FA8" w:rsidRDefault="001B0E05">
      <w:pPr>
        <w:pStyle w:val="Heading2"/>
        <w:spacing w:before="0" w:after="0" w:line="300" w:lineRule="auto"/>
        <w:rPr>
          <w:b w:val="0"/>
          <w:sz w:val="24"/>
          <w:szCs w:val="24"/>
          <w:u w:val="single"/>
        </w:rPr>
      </w:pPr>
      <w:bookmarkStart w:id="12" w:name="_heading=h.bwrqel3l7b75" w:colFirst="0" w:colLast="0"/>
      <w:bookmarkEnd w:id="12"/>
      <w:r w:rsidRPr="00A70FA8">
        <w:rPr>
          <w:b w:val="0"/>
          <w:sz w:val="24"/>
          <w:szCs w:val="24"/>
          <w:u w:val="single"/>
        </w:rPr>
        <w:t>Life-History and Morphological Traits</w:t>
      </w:r>
    </w:p>
    <w:p w14:paraId="00000028" w14:textId="48C302B9" w:rsidR="00071C09" w:rsidRPr="00A70FA8" w:rsidRDefault="001B0E05">
      <w:pPr>
        <w:pBdr>
          <w:top w:val="nil"/>
          <w:left w:val="nil"/>
          <w:bottom w:val="nil"/>
          <w:right w:val="nil"/>
          <w:between w:val="nil"/>
        </w:pBdr>
        <w:spacing w:line="300" w:lineRule="auto"/>
      </w:pPr>
      <w:r w:rsidRPr="00A70FA8">
        <w:t>Embryo survival was estimated as the percent of embryos surviving between the eye-up and post-hatch stages. Incubation period was assessed by two variables: the number of days from fertilization to hatching (days post-fertilization; DPF) and the sum of the</w:t>
      </w:r>
      <w:r w:rsidRPr="00A70FA8">
        <w:t xml:space="preserve"> degree-days (accumulated degree-days; ADD). Total length-at-hatch (LAH; mm) and yolk-sac volume (YSV; mm3) were measured from five individuals per family at, or as close as possible to, 50% hatching for each family. Yolk-sac volume was calculated assuming</w:t>
      </w:r>
      <w:r w:rsidRPr="00A70FA8">
        <w:t xml:space="preserve"> the shape of an ellipse </w:t>
      </w:r>
      <w:r w:rsidR="00415482">
        <w:fldChar w:fldCharType="begin" w:fldLock="1"/>
      </w:r>
      <w:r w:rsidR="00415482">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415482">
        <w:fldChar w:fldCharType="separate"/>
      </w:r>
      <w:r w:rsidR="00415482" w:rsidRPr="00415482">
        <w:rPr>
          <w:noProof/>
        </w:rPr>
        <w:t>(Blaxter 1963)</w:t>
      </w:r>
      <w:r w:rsidR="00415482">
        <w:fldChar w:fldCharType="end"/>
      </w:r>
      <w:r w:rsidRPr="00A70FA8">
        <w:t xml:space="preserve">: </w:t>
      </w:r>
    </w:p>
    <w:p w14:paraId="00000029" w14:textId="77777777" w:rsidR="00071C09" w:rsidRPr="00A70FA8" w:rsidRDefault="001B0E05">
      <w:pPr>
        <w:spacing w:line="300" w:lineRule="auto"/>
        <w:jc w:val="center"/>
      </w:pPr>
      <m:oMathPara>
        <m:oMath>
          <m:r>
            <w:rPr>
              <w:rFonts w:ascii="Cambria Math" w:hAnsi="Cambria Math"/>
            </w:rPr>
            <m:t>YSV</m:t>
          </m:r>
          <m:r>
            <w:rPr>
              <w:rFonts w:ascii="Cambria Math" w:hAnsi="Cambria Math"/>
            </w:rPr>
            <m:t xml:space="preserve">=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oMath>
      </m:oMathPara>
    </w:p>
    <w:p w14:paraId="0000002A" w14:textId="77777777" w:rsidR="00071C09" w:rsidRPr="00A70FA8" w:rsidRDefault="001B0E05">
      <w:pPr>
        <w:pBdr>
          <w:top w:val="nil"/>
          <w:left w:val="nil"/>
          <w:bottom w:val="nil"/>
          <w:right w:val="nil"/>
          <w:between w:val="nil"/>
        </w:pBdr>
        <w:spacing w:line="300" w:lineRule="auto"/>
      </w:pPr>
      <w:r w:rsidRPr="00A70FA8">
        <w:lastRenderedPageBreak/>
        <w:t>where a = length of the yolk sac (mm) and b = height of the yolk sac (mm).</w:t>
      </w:r>
    </w:p>
    <w:p w14:paraId="0000002B" w14:textId="77777777" w:rsidR="00071C09" w:rsidRPr="00A70FA8" w:rsidRDefault="00071C09">
      <w:pPr>
        <w:pBdr>
          <w:top w:val="nil"/>
          <w:left w:val="nil"/>
          <w:bottom w:val="nil"/>
          <w:right w:val="nil"/>
          <w:between w:val="nil"/>
        </w:pBdr>
        <w:spacing w:line="300" w:lineRule="auto"/>
        <w:rPr>
          <w:u w:val="single"/>
        </w:rPr>
      </w:pPr>
    </w:p>
    <w:p w14:paraId="0000002C" w14:textId="77777777" w:rsidR="00071C09" w:rsidRPr="00A70FA8" w:rsidRDefault="001B0E05">
      <w:pPr>
        <w:pStyle w:val="Heading2"/>
        <w:spacing w:before="0" w:after="0" w:line="300" w:lineRule="auto"/>
        <w:rPr>
          <w:b w:val="0"/>
          <w:sz w:val="24"/>
          <w:szCs w:val="24"/>
          <w:u w:val="single"/>
        </w:rPr>
      </w:pPr>
      <w:bookmarkStart w:id="13" w:name="_heading=h.q186v7dw215x" w:colFirst="0" w:colLast="0"/>
      <w:bookmarkEnd w:id="13"/>
      <w:r w:rsidRPr="00A70FA8">
        <w:rPr>
          <w:b w:val="0"/>
          <w:sz w:val="24"/>
          <w:szCs w:val="24"/>
          <w:u w:val="single"/>
        </w:rPr>
        <w:t>Statistical Analyses and Estimation of Variance Components</w:t>
      </w:r>
    </w:p>
    <w:p w14:paraId="0000002D" w14:textId="32876FE2" w:rsidR="00071C09" w:rsidRPr="00A70FA8" w:rsidRDefault="001B0E05">
      <w:pPr>
        <w:pBdr>
          <w:top w:val="nil"/>
          <w:left w:val="nil"/>
          <w:bottom w:val="nil"/>
          <w:right w:val="nil"/>
          <w:between w:val="nil"/>
        </w:pBdr>
        <w:spacing w:line="300" w:lineRule="auto"/>
      </w:pPr>
      <w:r w:rsidRPr="00A70FA8">
        <w:t>To characterize the life-history and morphological traits, em</w:t>
      </w:r>
      <w:r w:rsidRPr="00A70FA8">
        <w:t xml:space="preserve">bryo survival was analyzed as a binomial response variable, and incubation period, length-at-hatch, and yolk-sac volume at hatching as continuous response variables. Because embryos were raised independently, the replication unit in the statistical models </w:t>
      </w:r>
      <w:r w:rsidRPr="00A70FA8">
        <w:t xml:space="preserve">is the individual embryo and the design was unbalanced from different levels of embryo mortality. Therefore, binary data (i.e., embryo survival) were analyzed with binomial generalized linear mixed-effects models (LMM) and normally distributed data (i.e., </w:t>
      </w:r>
      <w:r w:rsidRPr="00A70FA8">
        <w:t>incubation period, length-at-hatch, and yolk-sac volume) were analyzed with restricted maximum likelihood LMMs with the lme4 package</w:t>
      </w:r>
      <w:r w:rsidR="00415482">
        <w:t xml:space="preserve"> </w:t>
      </w:r>
      <w:r w:rsidR="00415482">
        <w:fldChar w:fldCharType="begin" w:fldLock="1"/>
      </w:r>
      <w:r w:rsidR="00415482">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415482">
        <w:fldChar w:fldCharType="separate"/>
      </w:r>
      <w:r w:rsidR="00415482" w:rsidRPr="00415482">
        <w:rPr>
          <w:noProof/>
        </w:rPr>
        <w:t>(Bates et al. 2015)</w:t>
      </w:r>
      <w:r w:rsidR="00415482">
        <w:fldChar w:fldCharType="end"/>
      </w:r>
      <w:r w:rsidRPr="00A70FA8">
        <w:t xml:space="preserve">. </w:t>
      </w:r>
      <w:r w:rsidRPr="00A70FA8">
        <w:t>Population and incubation light treatment were included as fixed effects and female, male, family (fem</w:t>
      </w:r>
      <w:r w:rsidRPr="00A70FA8">
        <w:t xml:space="preserve">ale and male combination), and fertilization block as random effects. All traits </w:t>
      </w:r>
      <w:r w:rsidRPr="00A70FA8">
        <w:t xml:space="preserve">and </w:t>
      </w:r>
      <w:r w:rsidRPr="00A70FA8">
        <w:t xml:space="preserve">possible interactions were </w:t>
      </w:r>
      <w:r w:rsidRPr="00A70FA8">
        <w:t>examined</w:t>
      </w:r>
      <w:r w:rsidRPr="00A70FA8">
        <w:t xml:space="preserve"> with backward, stepwise effect-selection using the </w:t>
      </w:r>
      <w:proofErr w:type="spellStart"/>
      <w:r w:rsidRPr="00A70FA8">
        <w:t>buildmer</w:t>
      </w:r>
      <w:proofErr w:type="spellEnd"/>
      <w:r w:rsidRPr="00A70FA8">
        <w:t xml:space="preserve"> package</w:t>
      </w:r>
      <w:r w:rsidR="00415482">
        <w:t xml:space="preserve"> </w:t>
      </w:r>
      <w:r w:rsidR="00415482">
        <w:fldChar w:fldCharType="begin" w:fldLock="1"/>
      </w:r>
      <w:r w:rsidR="00415482">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415482">
        <w:fldChar w:fldCharType="separate"/>
      </w:r>
      <w:r w:rsidR="00415482" w:rsidRPr="00415482">
        <w:rPr>
          <w:noProof/>
        </w:rPr>
        <w:t>(Voeten 2020)</w:t>
      </w:r>
      <w:r w:rsidR="00415482">
        <w:fldChar w:fldCharType="end"/>
      </w:r>
      <w:r w:rsidRPr="00A70FA8">
        <w:t>. The maximal model for each trait was selected by com</w:t>
      </w:r>
      <w:r w:rsidRPr="00A70FA8">
        <w:t>paring a model including or lacking the term of interest to the reference model based on changes in log-likelihood, Akaike information criterion, Bayesian information criterion, and change in explained deviance. The significance for population, species, in</w:t>
      </w:r>
      <w:r w:rsidRPr="00A70FA8">
        <w:t>cubation temperature, interaction effects, and any random-effects selected were determined using a likelihood ratio test between the maximal model and reduced models with the model effect of interest removed.</w:t>
      </w:r>
    </w:p>
    <w:p w14:paraId="0000002E" w14:textId="77777777" w:rsidR="00071C09" w:rsidRPr="00A70FA8" w:rsidRDefault="00071C09">
      <w:pPr>
        <w:pBdr>
          <w:top w:val="nil"/>
          <w:left w:val="nil"/>
          <w:bottom w:val="nil"/>
          <w:right w:val="nil"/>
          <w:between w:val="nil"/>
        </w:pBdr>
        <w:spacing w:line="300" w:lineRule="auto"/>
      </w:pPr>
    </w:p>
    <w:p w14:paraId="0000002F" w14:textId="77777777" w:rsidR="00071C09" w:rsidRPr="00A70FA8" w:rsidRDefault="001B0E05">
      <w:pPr>
        <w:spacing w:line="300" w:lineRule="auto"/>
      </w:pPr>
      <w:r w:rsidRPr="00A70FA8">
        <w:t>To allow for population comparisons, the respo</w:t>
      </w:r>
      <w:r w:rsidRPr="00A70FA8">
        <w:t>nse to temperature for each trait was standardized to what we assumed was the optimal light treatment - the low light treatment (Table 1). For each trait, the within-family mean was calculated for each light treatment and the percent change from the optima</w:t>
      </w:r>
      <w:r w:rsidRPr="00A70FA8">
        <w:t>l light intensity estimated. Standard error was calculated as the among-family variation in percent change.</w:t>
      </w:r>
    </w:p>
    <w:p w14:paraId="00000030" w14:textId="77777777" w:rsidR="00071C09" w:rsidRPr="00A70FA8" w:rsidRDefault="00071C09">
      <w:pPr>
        <w:spacing w:line="300" w:lineRule="auto"/>
      </w:pPr>
    </w:p>
    <w:p w14:paraId="00000031" w14:textId="3E6C2AE9" w:rsidR="00071C09" w:rsidRPr="00A70FA8" w:rsidRDefault="001B0E05">
      <w:pPr>
        <w:spacing w:line="300" w:lineRule="auto"/>
      </w:pPr>
      <w:r w:rsidRPr="00A70FA8">
        <w:t>All analyses were performed in R version 4.0.3</w:t>
      </w:r>
      <w:r w:rsidR="00415482">
        <w:t xml:space="preserve"> </w:t>
      </w:r>
      <w:r w:rsidR="00415482">
        <w:fldChar w:fldCharType="begin" w:fldLock="1"/>
      </w:r>
      <w:r w:rsidR="004A4CA3">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415482">
        <w:fldChar w:fldCharType="separate"/>
      </w:r>
      <w:r w:rsidR="00415482" w:rsidRPr="00415482">
        <w:rPr>
          <w:noProof/>
        </w:rPr>
        <w:t>(R Core Team 2020)</w:t>
      </w:r>
      <w:r w:rsidR="00415482">
        <w:fldChar w:fldCharType="end"/>
      </w:r>
      <w:r w:rsidRPr="00A70FA8">
        <w:t>.</w:t>
      </w:r>
    </w:p>
    <w:p w14:paraId="00000032" w14:textId="77777777" w:rsidR="00071C09" w:rsidRPr="00A70FA8" w:rsidRDefault="00071C09">
      <w:pPr>
        <w:spacing w:line="300" w:lineRule="auto"/>
      </w:pPr>
    </w:p>
    <w:p w14:paraId="00000033" w14:textId="77777777" w:rsidR="00071C09" w:rsidRPr="00A70FA8" w:rsidRDefault="001B0E05">
      <w:pPr>
        <w:pStyle w:val="Heading1"/>
        <w:spacing w:before="0" w:after="0" w:line="300" w:lineRule="auto"/>
        <w:rPr>
          <w:sz w:val="24"/>
          <w:szCs w:val="24"/>
        </w:rPr>
      </w:pPr>
      <w:bookmarkStart w:id="14" w:name="_heading=h.cwh6jk19d8j4" w:colFirst="0" w:colLast="0"/>
      <w:bookmarkEnd w:id="14"/>
      <w:r w:rsidRPr="00A70FA8">
        <w:rPr>
          <w:sz w:val="24"/>
          <w:szCs w:val="24"/>
        </w:rPr>
        <w:t>RESULTS:</w:t>
      </w:r>
    </w:p>
    <w:p w14:paraId="00000034" w14:textId="77777777" w:rsidR="00071C09" w:rsidRPr="00A70FA8" w:rsidRDefault="001B0E05">
      <w:pPr>
        <w:pStyle w:val="Heading2"/>
        <w:spacing w:before="0" w:after="0" w:line="300" w:lineRule="auto"/>
        <w:rPr>
          <w:b w:val="0"/>
          <w:sz w:val="24"/>
          <w:szCs w:val="24"/>
          <w:u w:val="single"/>
        </w:rPr>
      </w:pPr>
      <w:bookmarkStart w:id="15" w:name="_heading=h.r1wyxo7lcm9s" w:colFirst="0" w:colLast="0"/>
      <w:bookmarkEnd w:id="15"/>
      <w:r w:rsidRPr="00A70FA8">
        <w:rPr>
          <w:b w:val="0"/>
          <w:sz w:val="24"/>
          <w:szCs w:val="24"/>
          <w:u w:val="single"/>
        </w:rPr>
        <w:t>Spawning Adults</w:t>
      </w:r>
    </w:p>
    <w:p w14:paraId="00000035" w14:textId="77777777" w:rsidR="00071C09" w:rsidRPr="00A70FA8" w:rsidRDefault="001B0E05">
      <w:pPr>
        <w:spacing w:line="300" w:lineRule="auto"/>
      </w:pPr>
      <w:r w:rsidRPr="00A70FA8">
        <w:t xml:space="preserve">Lake Superior spawning adults used for gamete collection were larger in total length and fresh mass than Lake Ontario adults. However, Lake Ontario females had larger egg diameters than Lake Superior females (Table 3). </w:t>
      </w:r>
    </w:p>
    <w:p w14:paraId="00000036" w14:textId="77777777" w:rsidR="00071C09" w:rsidRPr="00A70FA8" w:rsidRDefault="00071C09">
      <w:pPr>
        <w:spacing w:line="300" w:lineRule="auto"/>
      </w:pPr>
    </w:p>
    <w:p w14:paraId="00000037" w14:textId="77777777" w:rsidR="00071C09" w:rsidRPr="00A70FA8" w:rsidRDefault="001B0E05">
      <w:pPr>
        <w:pStyle w:val="Heading2"/>
        <w:spacing w:before="0" w:after="0" w:line="300" w:lineRule="auto"/>
        <w:rPr>
          <w:b w:val="0"/>
          <w:sz w:val="24"/>
          <w:szCs w:val="24"/>
          <w:u w:val="single"/>
        </w:rPr>
      </w:pPr>
      <w:bookmarkStart w:id="16" w:name="_heading=h.dkyzadthorz" w:colFirst="0" w:colLast="0"/>
      <w:bookmarkEnd w:id="16"/>
      <w:r w:rsidRPr="00A70FA8">
        <w:rPr>
          <w:b w:val="0"/>
          <w:sz w:val="24"/>
          <w:szCs w:val="24"/>
          <w:u w:val="single"/>
        </w:rPr>
        <w:lastRenderedPageBreak/>
        <w:t>Life-History and Morphological Trai</w:t>
      </w:r>
      <w:r w:rsidRPr="00A70FA8">
        <w:rPr>
          <w:b w:val="0"/>
          <w:sz w:val="24"/>
          <w:szCs w:val="24"/>
          <w:u w:val="single"/>
        </w:rPr>
        <w:t>ts and Variance Components</w:t>
      </w:r>
    </w:p>
    <w:p w14:paraId="00000038" w14:textId="77777777" w:rsidR="00071C09" w:rsidRPr="00A70FA8" w:rsidRDefault="001B0E05">
      <w:pPr>
        <w:spacing w:line="300" w:lineRule="auto"/>
      </w:pPr>
      <w:r w:rsidRPr="00A70FA8">
        <w:t xml:space="preserve">All traits, except embryo survival and LAH, had significant interaction effects between population and light treatments (maximum </w:t>
      </w:r>
      <w:r w:rsidRPr="00A70FA8">
        <w:rPr>
          <w:i/>
        </w:rPr>
        <w:t>P</w:t>
      </w:r>
      <w:r w:rsidRPr="00A70FA8">
        <w:t xml:space="preserve"> = 0.005; Table 4). The interaction effects precluded any interpretation of main effects, but did s</w:t>
      </w:r>
      <w:r w:rsidRPr="00A70FA8">
        <w:t>uggest contrasting norms of reaction between populations. Below we describe the interaction effects and the light pairwise comparisons for embryo survival. All random effects (</w:t>
      </w:r>
      <w:r w:rsidRPr="00A70FA8">
        <w:rPr>
          <w:i/>
        </w:rPr>
        <w:t xml:space="preserve">i.e., </w:t>
      </w:r>
      <w:r w:rsidRPr="00A70FA8">
        <w:t xml:space="preserve">female, male, and family) were significant (maximum </w:t>
      </w:r>
      <w:r w:rsidRPr="00A70FA8">
        <w:rPr>
          <w:i/>
        </w:rPr>
        <w:t>P</w:t>
      </w:r>
      <w:r w:rsidRPr="00A70FA8">
        <w:t xml:space="preserve"> = 0.009) except fema</w:t>
      </w:r>
      <w:r w:rsidRPr="00A70FA8">
        <w:t>le for embryo survival, male for embryo survival and YSV, and family for embryo survival, LAH and YSV (Table 4). All statistical model results can be found in Table 4.</w:t>
      </w:r>
    </w:p>
    <w:p w14:paraId="00000039" w14:textId="77777777" w:rsidR="00071C09" w:rsidRPr="00A70FA8" w:rsidRDefault="00071C09">
      <w:pPr>
        <w:spacing w:line="300" w:lineRule="auto"/>
      </w:pPr>
    </w:p>
    <w:p w14:paraId="0000003A" w14:textId="77777777" w:rsidR="00071C09" w:rsidRPr="00A70FA8" w:rsidRDefault="001B0E05">
      <w:pPr>
        <w:pStyle w:val="Heading3"/>
        <w:spacing w:before="0" w:after="0" w:line="300" w:lineRule="auto"/>
        <w:rPr>
          <w:b w:val="0"/>
          <w:i/>
          <w:sz w:val="24"/>
          <w:szCs w:val="24"/>
        </w:rPr>
      </w:pPr>
      <w:bookmarkStart w:id="17" w:name="_heading=h.x4htrv9dtw0b" w:colFirst="0" w:colLast="0"/>
      <w:bookmarkEnd w:id="17"/>
      <w:r w:rsidRPr="00A70FA8">
        <w:rPr>
          <w:b w:val="0"/>
          <w:i/>
          <w:sz w:val="24"/>
          <w:szCs w:val="24"/>
        </w:rPr>
        <w:t>Embryo Survival</w:t>
      </w:r>
    </w:p>
    <w:p w14:paraId="0000003B" w14:textId="77777777" w:rsidR="00071C09" w:rsidRPr="00A70FA8" w:rsidRDefault="001B0E05">
      <w:pPr>
        <w:spacing w:line="300" w:lineRule="auto"/>
      </w:pPr>
      <w:r w:rsidRPr="00A70FA8">
        <w:t>Embryo survival was highest for both populations at the medium light treatment, but lowest at the low light treatment for Lake Ontario and at the high light treatment for Lake Superior (Figure 3). Light and population main effects were significant, and all</w:t>
      </w:r>
      <w:r w:rsidRPr="00A70FA8">
        <w:t xml:space="preserve"> pairwise light treatment comparisons were significant (maximum</w:t>
      </w:r>
      <w:r w:rsidRPr="00A70FA8">
        <w:rPr>
          <w:i/>
        </w:rPr>
        <w:t xml:space="preserve"> P</w:t>
      </w:r>
      <w:r w:rsidRPr="00A70FA8">
        <w:t xml:space="preserve"> &lt; 0.005). Embryo survival was higher for Lake Ontario at the high (98.4%) and medium (99.6%) light treatments than Lake Superior (85.3 and 89.3%, respectively) but not different between popu</w:t>
      </w:r>
      <w:r w:rsidRPr="00A70FA8">
        <w:t>lations (0.9%) at the low light treatment (Figure 3).</w:t>
      </w:r>
    </w:p>
    <w:p w14:paraId="0000003C" w14:textId="77777777" w:rsidR="00071C09" w:rsidRPr="00A70FA8" w:rsidRDefault="00071C09">
      <w:pPr>
        <w:spacing w:line="300" w:lineRule="auto"/>
      </w:pPr>
    </w:p>
    <w:p w14:paraId="0000003D" w14:textId="77777777" w:rsidR="00071C09" w:rsidRPr="00A70FA8" w:rsidRDefault="001B0E05">
      <w:pPr>
        <w:pStyle w:val="Heading3"/>
        <w:spacing w:before="0" w:after="0" w:line="300" w:lineRule="auto"/>
        <w:rPr>
          <w:b w:val="0"/>
          <w:i/>
          <w:sz w:val="24"/>
          <w:szCs w:val="24"/>
        </w:rPr>
      </w:pPr>
      <w:bookmarkStart w:id="18" w:name="_heading=h.fg5e3hc4uyri" w:colFirst="0" w:colLast="0"/>
      <w:bookmarkEnd w:id="18"/>
      <w:r w:rsidRPr="00A70FA8">
        <w:rPr>
          <w:b w:val="0"/>
          <w:i/>
          <w:sz w:val="24"/>
          <w:szCs w:val="24"/>
        </w:rPr>
        <w:t>Incubation Period (days post-fertilization)</w:t>
      </w:r>
    </w:p>
    <w:p w14:paraId="0000003E" w14:textId="77777777" w:rsidR="00071C09" w:rsidRPr="00A70FA8" w:rsidRDefault="001B0E05">
      <w:pPr>
        <w:spacing w:line="300" w:lineRule="auto"/>
      </w:pPr>
      <w:r w:rsidRPr="00A70FA8">
        <w:t>The number of days post-fertilization to hatching was highest for Lake Ontario at the low light treatment (115.47 days) and for Lake Superior at the high lig</w:t>
      </w:r>
      <w:r w:rsidRPr="00A70FA8">
        <w:t>ht treatment (101.22 days; Figure 3). Incubation period (DPF) was higher for Lake Ontario than Lake Superior across all light treatments (mean (SD) = 13.9 (0.8) days). Lake Ontario cisco had a decrease in DPF from the low light to the high light treatments</w:t>
      </w:r>
      <w:r w:rsidRPr="00A70FA8">
        <w:t xml:space="preserve"> (-0.7%), while Lake Superior had an increase from the low light to the high light treatments (1.9%; Figure 3).</w:t>
      </w:r>
    </w:p>
    <w:p w14:paraId="0000003F" w14:textId="77777777" w:rsidR="00071C09" w:rsidRPr="00A70FA8" w:rsidRDefault="00071C09">
      <w:pPr>
        <w:spacing w:line="300" w:lineRule="auto"/>
      </w:pPr>
    </w:p>
    <w:p w14:paraId="00000040" w14:textId="77777777" w:rsidR="00071C09" w:rsidRPr="00A70FA8" w:rsidRDefault="001B0E05">
      <w:pPr>
        <w:pStyle w:val="Heading3"/>
        <w:spacing w:before="0" w:after="0" w:line="300" w:lineRule="auto"/>
        <w:rPr>
          <w:b w:val="0"/>
          <w:i/>
          <w:sz w:val="24"/>
          <w:szCs w:val="24"/>
        </w:rPr>
      </w:pPr>
      <w:bookmarkStart w:id="19" w:name="_heading=h.i94zbqqj9j88" w:colFirst="0" w:colLast="0"/>
      <w:bookmarkEnd w:id="19"/>
      <w:r w:rsidRPr="00A70FA8">
        <w:rPr>
          <w:b w:val="0"/>
          <w:i/>
          <w:sz w:val="24"/>
          <w:szCs w:val="24"/>
        </w:rPr>
        <w:t>Incubation Period (accumulated degree-days)</w:t>
      </w:r>
    </w:p>
    <w:p w14:paraId="00000041" w14:textId="77777777" w:rsidR="00071C09" w:rsidRPr="00A70FA8" w:rsidRDefault="001B0E05">
      <w:pPr>
        <w:spacing w:line="300" w:lineRule="auto"/>
      </w:pPr>
      <w:r w:rsidRPr="00A70FA8">
        <w:t>The effect of population depended on light because the difference in ADD between populations was le</w:t>
      </w:r>
      <w:r w:rsidRPr="00A70FA8">
        <w:t>ss pronounced at the high light treatment (60.8 ADD), while ADD was higher for Lake Ontario (497.7 and 485.9 ADD) than Lake Superior (427.5 and 420.8 ADD) at the low and medium light treatments, respectively (Figure 3). Lake Ontario ADD had a negative resp</w:t>
      </w:r>
      <w:r w:rsidRPr="00A70FA8">
        <w:t>onse from the low to high light treatments (-2.5%), while ADD for Lake Superior did not change from the low to high light treatments (0.05%; Figure 3).</w:t>
      </w:r>
    </w:p>
    <w:p w14:paraId="00000042" w14:textId="77777777" w:rsidR="00071C09" w:rsidRPr="00A70FA8" w:rsidRDefault="00071C09">
      <w:pPr>
        <w:spacing w:line="300" w:lineRule="auto"/>
      </w:pPr>
    </w:p>
    <w:p w14:paraId="00000043" w14:textId="77777777" w:rsidR="00071C09" w:rsidRPr="00A70FA8" w:rsidRDefault="001B0E05">
      <w:pPr>
        <w:pStyle w:val="Heading3"/>
        <w:spacing w:before="0" w:after="0" w:line="300" w:lineRule="auto"/>
        <w:rPr>
          <w:b w:val="0"/>
          <w:i/>
          <w:sz w:val="24"/>
          <w:szCs w:val="24"/>
        </w:rPr>
      </w:pPr>
      <w:bookmarkStart w:id="20" w:name="_heading=h.6q69r4nnpcm" w:colFirst="0" w:colLast="0"/>
      <w:bookmarkEnd w:id="20"/>
      <w:r w:rsidRPr="00A70FA8">
        <w:rPr>
          <w:b w:val="0"/>
          <w:i/>
          <w:sz w:val="24"/>
          <w:szCs w:val="24"/>
        </w:rPr>
        <w:lastRenderedPageBreak/>
        <w:t>Length-at-Hatch</w:t>
      </w:r>
    </w:p>
    <w:p w14:paraId="00000044" w14:textId="77777777" w:rsidR="00071C09" w:rsidRPr="00A70FA8" w:rsidRDefault="001B0E05">
      <w:pPr>
        <w:spacing w:line="300" w:lineRule="auto"/>
      </w:pPr>
      <w:r w:rsidRPr="00A70FA8">
        <w:t>Light was not a component returned in the stepwise-selected model, but the population m</w:t>
      </w:r>
      <w:r w:rsidRPr="00A70FA8">
        <w:t>ain effect between Lake Ontario and Lake Superior was significant (</w:t>
      </w:r>
      <w:r w:rsidRPr="00A70FA8">
        <w:rPr>
          <w:i/>
        </w:rPr>
        <w:t>P</w:t>
      </w:r>
      <w:r w:rsidRPr="00A70FA8">
        <w:t xml:space="preserve"> &lt; 0.001; Table 4). Lake Ontario had a higher LAH than Lake Superior across all light treatments (Figure 4). Lake Superior and Lake Ontario responded to increasing light intensity with a 3</w:t>
      </w:r>
      <w:r w:rsidRPr="00A70FA8">
        <w:t xml:space="preserve">.2 and 0.2% respective decrease in LAH from the low to high light treatments (Figure 4). </w:t>
      </w:r>
    </w:p>
    <w:p w14:paraId="00000045" w14:textId="77777777" w:rsidR="00071C09" w:rsidRPr="00A70FA8" w:rsidRDefault="00071C09">
      <w:pPr>
        <w:spacing w:line="300" w:lineRule="auto"/>
      </w:pPr>
    </w:p>
    <w:p w14:paraId="00000046" w14:textId="77777777" w:rsidR="00071C09" w:rsidRPr="00A70FA8" w:rsidRDefault="001B0E05">
      <w:pPr>
        <w:pStyle w:val="Heading3"/>
        <w:spacing w:before="0" w:after="0" w:line="300" w:lineRule="auto"/>
        <w:rPr>
          <w:b w:val="0"/>
          <w:i/>
          <w:sz w:val="24"/>
          <w:szCs w:val="24"/>
        </w:rPr>
      </w:pPr>
      <w:bookmarkStart w:id="21" w:name="_heading=h.pr3za0p8t23o" w:colFirst="0" w:colLast="0"/>
      <w:bookmarkEnd w:id="21"/>
      <w:r w:rsidRPr="00A70FA8">
        <w:rPr>
          <w:b w:val="0"/>
          <w:i/>
          <w:sz w:val="24"/>
          <w:szCs w:val="24"/>
        </w:rPr>
        <w:t>Yolk-sac Volume</w:t>
      </w:r>
    </w:p>
    <w:p w14:paraId="00000047" w14:textId="77777777" w:rsidR="00071C09" w:rsidRPr="00A70FA8" w:rsidRDefault="001B0E05">
      <w:pPr>
        <w:spacing w:line="300" w:lineRule="auto"/>
      </w:pPr>
      <w:r w:rsidRPr="00A70FA8">
        <w:t>Yolk-sac volume had a different response to light intensity between populations (Figure 4). The effect of population depended on light because the di</w:t>
      </w:r>
      <w:r w:rsidRPr="00A70FA8">
        <w:t>fference in YSV between populations was less pronounced at the low light treatment (0.22 mm</w:t>
      </w:r>
      <w:r w:rsidRPr="00A70FA8">
        <w:rPr>
          <w:vertAlign w:val="superscript"/>
        </w:rPr>
        <w:t>3</w:t>
      </w:r>
      <w:r w:rsidRPr="00A70FA8">
        <w:t>), while YSV was lower for Lake Ontario (0.35 and 0.37 mm</w:t>
      </w:r>
      <w:r w:rsidRPr="00A70FA8">
        <w:rPr>
          <w:vertAlign w:val="superscript"/>
        </w:rPr>
        <w:t>3</w:t>
      </w:r>
      <w:r w:rsidRPr="00A70FA8">
        <w:t>) than Lake Superior (0.67 and 0.63 mm</w:t>
      </w:r>
      <w:r w:rsidRPr="00A70FA8">
        <w:rPr>
          <w:vertAlign w:val="superscript"/>
        </w:rPr>
        <w:t>3</w:t>
      </w:r>
      <w:r w:rsidRPr="00A70FA8">
        <w:t>) at the high and medium light treatments, respectively (Figure 4).</w:t>
      </w:r>
      <w:r w:rsidRPr="00A70FA8">
        <w:t xml:space="preserve"> Lake Superior YSV had a positive response from the low to high light treatments (15.3%), while YSV for Lake Ontario had a negative response from the low to high light treatments (-5.5%; Figure 4).</w:t>
      </w:r>
    </w:p>
    <w:p w14:paraId="00000048" w14:textId="77777777" w:rsidR="00071C09" w:rsidRPr="00A70FA8" w:rsidRDefault="00071C09">
      <w:pPr>
        <w:spacing w:line="300" w:lineRule="auto"/>
      </w:pPr>
    </w:p>
    <w:p w14:paraId="00000049" w14:textId="77777777" w:rsidR="00071C09" w:rsidRPr="00A70FA8" w:rsidRDefault="001B0E05">
      <w:pPr>
        <w:pStyle w:val="Heading1"/>
        <w:spacing w:before="0" w:after="0" w:line="300" w:lineRule="auto"/>
        <w:rPr>
          <w:sz w:val="24"/>
          <w:szCs w:val="24"/>
        </w:rPr>
      </w:pPr>
      <w:bookmarkStart w:id="22" w:name="_heading=h.vi4l0578aix3" w:colFirst="0" w:colLast="0"/>
      <w:bookmarkEnd w:id="22"/>
      <w:r w:rsidRPr="00A70FA8">
        <w:rPr>
          <w:sz w:val="24"/>
          <w:szCs w:val="24"/>
        </w:rPr>
        <w:t>DISCUSSION:</w:t>
      </w:r>
    </w:p>
    <w:p w14:paraId="0000004A" w14:textId="57635AA9" w:rsidR="00071C09" w:rsidRDefault="00DF2A4B">
      <w:pPr>
        <w:spacing w:line="300" w:lineRule="auto"/>
        <w:rPr>
          <w:bCs/>
        </w:rPr>
      </w:pPr>
      <w:r w:rsidRPr="00DF2A4B">
        <w:rPr>
          <w:bCs/>
        </w:rPr>
        <w:t xml:space="preserve">Our incubation experiments demonstrated both similar and contrasting reaction norms to </w:t>
      </w:r>
      <w:r>
        <w:rPr>
          <w:bCs/>
        </w:rPr>
        <w:t>light intensity</w:t>
      </w:r>
      <w:r w:rsidRPr="00DF2A4B">
        <w:rPr>
          <w:bCs/>
        </w:rPr>
        <w:t xml:space="preserve"> for life-history and morphological traits </w:t>
      </w:r>
      <w:r>
        <w:rPr>
          <w:bCs/>
        </w:rPr>
        <w:t>between</w:t>
      </w:r>
      <w:r w:rsidRPr="00DF2A4B">
        <w:rPr>
          <w:bCs/>
        </w:rPr>
        <w:t xml:space="preserve"> </w:t>
      </w:r>
      <w:r>
        <w:rPr>
          <w:bCs/>
        </w:rPr>
        <w:t>cisco populations</w:t>
      </w:r>
      <w:r w:rsidRPr="00DF2A4B">
        <w:rPr>
          <w:bCs/>
        </w:rPr>
        <w:t xml:space="preserve">. First, we found contrasting responses to </w:t>
      </w:r>
      <w:r w:rsidR="00BF76F3">
        <w:rPr>
          <w:bCs/>
        </w:rPr>
        <w:t>light intensity</w:t>
      </w:r>
      <w:r w:rsidRPr="00DF2A4B">
        <w:rPr>
          <w:bCs/>
        </w:rPr>
        <w:t xml:space="preserve"> in embryo survival</w:t>
      </w:r>
      <w:r w:rsidR="00BF76F3">
        <w:rPr>
          <w:bCs/>
        </w:rPr>
        <w:t xml:space="preserve"> between populations</w:t>
      </w:r>
      <w:r w:rsidRPr="00DF2A4B">
        <w:rPr>
          <w:bCs/>
        </w:rPr>
        <w:t>.</w:t>
      </w:r>
      <w:r w:rsidR="00397C46">
        <w:rPr>
          <w:bCs/>
        </w:rPr>
        <w:t xml:space="preserve"> </w:t>
      </w:r>
      <w:r w:rsidRPr="00DF2A4B">
        <w:rPr>
          <w:bCs/>
        </w:rPr>
        <w:t xml:space="preserve">Second, incubation periods (both DPF and ADD) </w:t>
      </w:r>
      <w:r w:rsidR="00397C46">
        <w:rPr>
          <w:bCs/>
        </w:rPr>
        <w:t xml:space="preserve">from both populations </w:t>
      </w:r>
      <w:r w:rsidRPr="00DF2A4B">
        <w:rPr>
          <w:bCs/>
        </w:rPr>
        <w:t>responded similarly to</w:t>
      </w:r>
      <w:r w:rsidR="00397C46">
        <w:rPr>
          <w:bCs/>
        </w:rPr>
        <w:t xml:space="preserve"> increasing light intensity</w:t>
      </w:r>
      <w:r w:rsidRPr="00DF2A4B">
        <w:rPr>
          <w:bCs/>
        </w:rPr>
        <w:t xml:space="preserve">. </w:t>
      </w:r>
      <w:r w:rsidR="00BF76F3">
        <w:rPr>
          <w:bCs/>
        </w:rPr>
        <w:t>Lastly</w:t>
      </w:r>
      <w:r w:rsidRPr="00DF2A4B">
        <w:rPr>
          <w:bCs/>
        </w:rPr>
        <w:t xml:space="preserve">, </w:t>
      </w:r>
      <w:r w:rsidR="00BF76F3">
        <w:rPr>
          <w:bCs/>
        </w:rPr>
        <w:t>both populations</w:t>
      </w:r>
      <w:r w:rsidRPr="00DF2A4B">
        <w:rPr>
          <w:bCs/>
        </w:rPr>
        <w:t xml:space="preserve"> had similar negative responses to </w:t>
      </w:r>
      <w:r w:rsidR="00397C46">
        <w:rPr>
          <w:bCs/>
        </w:rPr>
        <w:t>light</w:t>
      </w:r>
      <w:r w:rsidRPr="00DF2A4B">
        <w:rPr>
          <w:bCs/>
        </w:rPr>
        <w:t xml:space="preserve"> for LAH</w:t>
      </w:r>
      <w:r w:rsidR="00397C46">
        <w:rPr>
          <w:bCs/>
        </w:rPr>
        <w:t xml:space="preserve"> but</w:t>
      </w:r>
      <w:r w:rsidRPr="00DF2A4B">
        <w:rPr>
          <w:bCs/>
        </w:rPr>
        <w:t xml:space="preserve"> </w:t>
      </w:r>
      <w:r w:rsidR="00397C46">
        <w:rPr>
          <w:bCs/>
        </w:rPr>
        <w:t xml:space="preserve">contrasting </w:t>
      </w:r>
      <w:r w:rsidRPr="00DF2A4B">
        <w:rPr>
          <w:bCs/>
        </w:rPr>
        <w:t>responses in YSV.</w:t>
      </w:r>
    </w:p>
    <w:p w14:paraId="1999F14B" w14:textId="41CA934D" w:rsidR="00397C46" w:rsidRDefault="00397C46">
      <w:pPr>
        <w:spacing w:line="300" w:lineRule="auto"/>
        <w:rPr>
          <w:bCs/>
        </w:rPr>
      </w:pPr>
    </w:p>
    <w:p w14:paraId="1381CEA3" w14:textId="535D8223" w:rsidR="00397C46" w:rsidRDefault="00397C46">
      <w:pPr>
        <w:spacing w:line="300" w:lineRule="auto"/>
        <w:rPr>
          <w:bCs/>
        </w:rPr>
      </w:pPr>
      <w:r>
        <w:rPr>
          <w:bCs/>
        </w:rPr>
        <w:t>Embryo survival</w:t>
      </w:r>
    </w:p>
    <w:p w14:paraId="25814A89" w14:textId="6C152509" w:rsidR="00397C46" w:rsidRDefault="00397C46">
      <w:pPr>
        <w:spacing w:line="300" w:lineRule="auto"/>
        <w:rPr>
          <w:bCs/>
        </w:rPr>
      </w:pPr>
    </w:p>
    <w:p w14:paraId="023ABE1D" w14:textId="0D21339C" w:rsidR="00397C46" w:rsidRDefault="00397C46">
      <w:pPr>
        <w:spacing w:line="300" w:lineRule="auto"/>
        <w:rPr>
          <w:bCs/>
        </w:rPr>
      </w:pPr>
      <w:r>
        <w:rPr>
          <w:bCs/>
        </w:rPr>
        <w:t>Incubation period</w:t>
      </w:r>
    </w:p>
    <w:p w14:paraId="4DC59B72" w14:textId="30E951F6" w:rsidR="00397C46" w:rsidRDefault="00397C46">
      <w:pPr>
        <w:spacing w:line="300" w:lineRule="auto"/>
        <w:rPr>
          <w:bCs/>
        </w:rPr>
      </w:pPr>
    </w:p>
    <w:p w14:paraId="49B651A6" w14:textId="2F48B256" w:rsidR="00397C46" w:rsidRDefault="00397C46">
      <w:pPr>
        <w:spacing w:line="300" w:lineRule="auto"/>
        <w:rPr>
          <w:bCs/>
        </w:rPr>
      </w:pPr>
      <w:r>
        <w:rPr>
          <w:bCs/>
        </w:rPr>
        <w:t>LAH</w:t>
      </w:r>
    </w:p>
    <w:p w14:paraId="7B2D1E69" w14:textId="12EE5E05" w:rsidR="00397C46" w:rsidRDefault="00397C46">
      <w:pPr>
        <w:spacing w:line="300" w:lineRule="auto"/>
        <w:rPr>
          <w:bCs/>
        </w:rPr>
      </w:pPr>
      <w:r>
        <w:rPr>
          <w:bCs/>
        </w:rPr>
        <w:t>YSV</w:t>
      </w:r>
    </w:p>
    <w:p w14:paraId="5D9991F3" w14:textId="6780F097" w:rsidR="00397C46" w:rsidRDefault="00397C46">
      <w:pPr>
        <w:spacing w:line="300" w:lineRule="auto"/>
        <w:rPr>
          <w:bCs/>
        </w:rPr>
      </w:pPr>
    </w:p>
    <w:p w14:paraId="589ABE79" w14:textId="3D831E17" w:rsidR="00397C46" w:rsidRDefault="00397C46">
      <w:pPr>
        <w:spacing w:line="300" w:lineRule="auto"/>
        <w:rPr>
          <w:bCs/>
        </w:rPr>
      </w:pPr>
      <w:r>
        <w:rPr>
          <w:bCs/>
        </w:rPr>
        <w:t>What it all means?</w:t>
      </w:r>
    </w:p>
    <w:p w14:paraId="6A263DE2" w14:textId="0F4B4354" w:rsidR="00397C46" w:rsidRDefault="00397C46">
      <w:pPr>
        <w:spacing w:line="300" w:lineRule="auto"/>
        <w:rPr>
          <w:bCs/>
        </w:rPr>
      </w:pPr>
      <w:r>
        <w:rPr>
          <w:bCs/>
        </w:rPr>
        <w:t>Turbidity</w:t>
      </w:r>
    </w:p>
    <w:p w14:paraId="5C20F616" w14:textId="778D83AE" w:rsidR="00397C46" w:rsidRDefault="00397C46">
      <w:pPr>
        <w:spacing w:line="300" w:lineRule="auto"/>
        <w:rPr>
          <w:bCs/>
        </w:rPr>
      </w:pPr>
    </w:p>
    <w:p w14:paraId="0B019450" w14:textId="564A9CF3" w:rsidR="00397C46" w:rsidRPr="00DF2A4B" w:rsidRDefault="00397C46">
      <w:pPr>
        <w:spacing w:line="300" w:lineRule="auto"/>
        <w:rPr>
          <w:bCs/>
        </w:rPr>
      </w:pPr>
      <w:r>
        <w:rPr>
          <w:bCs/>
        </w:rPr>
        <w:t>Compare against whitefish</w:t>
      </w:r>
      <w:r w:rsidR="008D4EBD">
        <w:rPr>
          <w:bCs/>
        </w:rPr>
        <w:t>?</w:t>
      </w:r>
      <w:r>
        <w:rPr>
          <w:bCs/>
        </w:rPr>
        <w:t xml:space="preserve"> within lake locations</w:t>
      </w:r>
      <w:r w:rsidR="008D4EBD">
        <w:rPr>
          <w:bCs/>
        </w:rPr>
        <w:t>?</w:t>
      </w:r>
    </w:p>
    <w:p w14:paraId="0000004B" w14:textId="77777777" w:rsidR="00071C09" w:rsidRPr="00A70FA8" w:rsidRDefault="00071C09">
      <w:pPr>
        <w:spacing w:line="300" w:lineRule="auto"/>
        <w:rPr>
          <w:b/>
        </w:rPr>
      </w:pPr>
    </w:p>
    <w:p w14:paraId="0000004C" w14:textId="77777777" w:rsidR="00071C09" w:rsidRPr="00A70FA8" w:rsidRDefault="00071C09">
      <w:pPr>
        <w:spacing w:line="300" w:lineRule="auto"/>
        <w:rPr>
          <w:b/>
        </w:rPr>
      </w:pPr>
    </w:p>
    <w:p w14:paraId="0000004D" w14:textId="77777777" w:rsidR="00071C09" w:rsidRPr="00A70FA8" w:rsidRDefault="001B0E05">
      <w:pPr>
        <w:pStyle w:val="Heading1"/>
        <w:spacing w:before="0" w:after="0" w:line="300" w:lineRule="auto"/>
        <w:rPr>
          <w:sz w:val="24"/>
          <w:szCs w:val="24"/>
        </w:rPr>
      </w:pPr>
      <w:bookmarkStart w:id="23" w:name="_heading=h.sug6p8d9bjo7" w:colFirst="0" w:colLast="0"/>
      <w:bookmarkEnd w:id="23"/>
      <w:r w:rsidRPr="00A70FA8">
        <w:rPr>
          <w:sz w:val="24"/>
          <w:szCs w:val="24"/>
        </w:rPr>
        <w:lastRenderedPageBreak/>
        <w:t>ACKNOWLEDGMENTS:</w:t>
      </w:r>
    </w:p>
    <w:p w14:paraId="0000004E" w14:textId="6AFC1081" w:rsidR="00071C09" w:rsidRPr="00A70FA8" w:rsidRDefault="001B0E05">
      <w:pPr>
        <w:spacing w:line="300" w:lineRule="auto"/>
        <w:rPr>
          <w:b/>
        </w:rPr>
      </w:pPr>
      <w:r w:rsidRPr="00A70FA8">
        <w:t>We thank the staff at the</w:t>
      </w:r>
      <w:r w:rsidRPr="00A70FA8">
        <w:t xml:space="preserve"> Wisconsin Department of Natural Resources Bayfield Fisheries Field Station, United States Geological Survey (USGS) Tunison Laboratory of Aquatic Science, and New York State Department of Environmental Conservation Cape Vincent Fisheries Station for conduc</w:t>
      </w:r>
      <w:r w:rsidRPr="00A70FA8">
        <w:t xml:space="preserve">ting field collections of spawning adults. We also thank Rachel Taylor, Dan Yule, </w:t>
      </w:r>
      <w:r w:rsidR="00A70FA8" w:rsidRPr="00A70FA8">
        <w:t xml:space="preserve">and </w:t>
      </w:r>
      <w:r w:rsidRPr="00A70FA8">
        <w:t>Caroline Rosinski for help with fertilizations and experiment maintenance. XXXX provided the USGS solicited review that strengthened the manuscript, as did anonymous peer rev</w:t>
      </w:r>
      <w:r w:rsidRPr="00A70FA8">
        <w:t>iewers. This work was funded by the USGS grant number XXXX. Any use of trade, product, or firm names is for descriptive purposes only and does not imply endorsement by the U.S. Government.</w:t>
      </w:r>
    </w:p>
    <w:p w14:paraId="0000004F" w14:textId="77777777" w:rsidR="00071C09" w:rsidRPr="00A70FA8" w:rsidRDefault="00071C09">
      <w:pPr>
        <w:spacing w:line="300" w:lineRule="auto"/>
        <w:rPr>
          <w:b/>
        </w:rPr>
      </w:pPr>
    </w:p>
    <w:p w14:paraId="00000050" w14:textId="77777777" w:rsidR="00071C09" w:rsidRPr="00A70FA8" w:rsidRDefault="001B0E05">
      <w:pPr>
        <w:pStyle w:val="Heading1"/>
        <w:spacing w:before="0" w:after="0" w:line="300" w:lineRule="auto"/>
        <w:rPr>
          <w:sz w:val="24"/>
          <w:szCs w:val="24"/>
        </w:rPr>
      </w:pPr>
      <w:bookmarkStart w:id="24" w:name="_heading=h.qlriktve608b" w:colFirst="0" w:colLast="0"/>
      <w:bookmarkEnd w:id="24"/>
      <w:r w:rsidRPr="00A70FA8">
        <w:rPr>
          <w:sz w:val="24"/>
          <w:szCs w:val="24"/>
        </w:rPr>
        <w:t>LITERATURE CITED:</w:t>
      </w:r>
    </w:p>
    <w:p w14:paraId="11D9008C" w14:textId="3D65E463" w:rsidR="004A4CA3" w:rsidRPr="004A4CA3" w:rsidRDefault="004A4CA3" w:rsidP="004A4CA3">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Pr="004A4CA3">
        <w:rPr>
          <w:noProof/>
        </w:rPr>
        <w:t>Austin, J. A., and S. M. Colman. 2007. Lake Superior summer water temperatures are increasing more rapidly than regional temperatures: A positive ice-albedo feedback. Geophysical Research Letters 34:1–5.</w:t>
      </w:r>
    </w:p>
    <w:p w14:paraId="4CF6B3F4" w14:textId="77777777" w:rsidR="004A4CA3" w:rsidRPr="004A4CA3" w:rsidRDefault="004A4CA3" w:rsidP="004A4CA3">
      <w:pPr>
        <w:widowControl w:val="0"/>
        <w:autoSpaceDE w:val="0"/>
        <w:autoSpaceDN w:val="0"/>
        <w:adjustRightInd w:val="0"/>
        <w:ind w:left="480" w:hanging="480"/>
        <w:rPr>
          <w:noProof/>
        </w:rPr>
      </w:pPr>
      <w:r w:rsidRPr="004A4CA3">
        <w:rPr>
          <w:noProof/>
        </w:rPr>
        <w:t>Bates, D., M. Mächler, B. Bolker, and S. Walker. 2015. Fitting Linear Mixed-Effects Models Using lme4. Journal of Statistical Software; Vol 1, Issue 1 (2015).</w:t>
      </w:r>
    </w:p>
    <w:p w14:paraId="2F628137" w14:textId="77777777" w:rsidR="004A4CA3" w:rsidRPr="004A4CA3" w:rsidRDefault="004A4CA3" w:rsidP="004A4CA3">
      <w:pPr>
        <w:widowControl w:val="0"/>
        <w:autoSpaceDE w:val="0"/>
        <w:autoSpaceDN w:val="0"/>
        <w:adjustRightInd w:val="0"/>
        <w:ind w:left="480" w:hanging="480"/>
        <w:rPr>
          <w:noProof/>
        </w:rPr>
      </w:pPr>
      <w:r w:rsidRPr="004A4CA3">
        <w:rPr>
          <w:noProof/>
        </w:rPr>
        <w:t>Blaxter, J. H. S. 1963. The influence of egg size on herring larvae (Clupea harengus L). J. Cons. Int. Explor. Mer 28:211–240.</w:t>
      </w:r>
    </w:p>
    <w:p w14:paraId="7103F232" w14:textId="77777777" w:rsidR="004A4CA3" w:rsidRPr="004A4CA3" w:rsidRDefault="004A4CA3" w:rsidP="004A4CA3">
      <w:pPr>
        <w:widowControl w:val="0"/>
        <w:autoSpaceDE w:val="0"/>
        <w:autoSpaceDN w:val="0"/>
        <w:adjustRightInd w:val="0"/>
        <w:ind w:left="480" w:hanging="480"/>
        <w:rPr>
          <w:noProof/>
        </w:rPr>
      </w:pPr>
      <w:r w:rsidRPr="004A4CA3">
        <w:rPr>
          <w:noProof/>
        </w:rPr>
        <w:t>Bolsenga, S. J., and H. A. Vanderploeg. 1992. Estimating photosynthetically available radiation into open and ice-covered freshwater lakes from surface characteristics; a high transmittance case study. Hydrobiologia 243–244:95–104.</w:t>
      </w:r>
    </w:p>
    <w:p w14:paraId="3F6F527D" w14:textId="77777777" w:rsidR="004A4CA3" w:rsidRPr="004A4CA3" w:rsidRDefault="004A4CA3" w:rsidP="004A4CA3">
      <w:pPr>
        <w:widowControl w:val="0"/>
        <w:autoSpaceDE w:val="0"/>
        <w:autoSpaceDN w:val="0"/>
        <w:adjustRightInd w:val="0"/>
        <w:ind w:left="480" w:hanging="480"/>
        <w:rPr>
          <w:noProof/>
        </w:rPr>
      </w:pPr>
      <w:r w:rsidRPr="004A4CA3">
        <w:rPr>
          <w:noProof/>
        </w:rPr>
        <w:t>Bronte, C. R., D. B. Bunnell, S. R. David, R. Gordon, D. Gorsky, M. J. Millard, J. Read, R. A. Stein, and L. Vaccaro. 2017. Report from the workshop on coregonine restoration science. US Geological Survey.</w:t>
      </w:r>
    </w:p>
    <w:p w14:paraId="2CBC55A9" w14:textId="77777777" w:rsidR="004A4CA3" w:rsidRPr="004A4CA3" w:rsidRDefault="004A4CA3" w:rsidP="004A4CA3">
      <w:pPr>
        <w:widowControl w:val="0"/>
        <w:autoSpaceDE w:val="0"/>
        <w:autoSpaceDN w:val="0"/>
        <w:adjustRightInd w:val="0"/>
        <w:ind w:left="480" w:hanging="480"/>
        <w:rPr>
          <w:noProof/>
        </w:rPr>
      </w:pPr>
      <w:r w:rsidRPr="004A4CA3">
        <w:rPr>
          <w:noProof/>
        </w:rPr>
        <w:t>Chernyaev, Z. A. 2007. Factors and possible mechanisms causing changes in the rate of embryonic development of bony fish (with reference to Coregonidae). Journal of Ichthyology 47:494–503.</w:t>
      </w:r>
    </w:p>
    <w:p w14:paraId="502EFC7A" w14:textId="77777777" w:rsidR="004A4CA3" w:rsidRPr="004A4CA3" w:rsidRDefault="004A4CA3" w:rsidP="004A4CA3">
      <w:pPr>
        <w:widowControl w:val="0"/>
        <w:autoSpaceDE w:val="0"/>
        <w:autoSpaceDN w:val="0"/>
        <w:adjustRightInd w:val="0"/>
        <w:ind w:left="480" w:hanging="480"/>
        <w:rPr>
          <w:noProof/>
        </w:rPr>
      </w:pPr>
      <w:r w:rsidRPr="004A4CA3">
        <w:rPr>
          <w:noProof/>
        </w:rPr>
        <w:t>Cushing, D. H. 1990. Plankton production and year-class strength in fish populations: An update of the match/mismatch hypothesis. Advances in Marine Biology 26:249–293.</w:t>
      </w:r>
    </w:p>
    <w:p w14:paraId="3598A41F" w14:textId="77777777" w:rsidR="004A4CA3" w:rsidRPr="004A4CA3" w:rsidRDefault="004A4CA3" w:rsidP="004A4CA3">
      <w:pPr>
        <w:widowControl w:val="0"/>
        <w:autoSpaceDE w:val="0"/>
        <w:autoSpaceDN w:val="0"/>
        <w:adjustRightInd w:val="0"/>
        <w:ind w:left="480" w:hanging="480"/>
        <w:rPr>
          <w:noProof/>
        </w:rPr>
      </w:pPr>
      <w:r w:rsidRPr="004A4CA3">
        <w:rPr>
          <w:noProof/>
        </w:rPr>
        <w:t>Dryer, W. R., and J. Beil. 1964. Life history of lake herring in Lake Superior. Fish. Bull 63:493–530.</w:t>
      </w:r>
    </w:p>
    <w:p w14:paraId="3BDCFDE6" w14:textId="77777777" w:rsidR="004A4CA3" w:rsidRPr="004A4CA3" w:rsidRDefault="004A4CA3" w:rsidP="004A4CA3">
      <w:pPr>
        <w:widowControl w:val="0"/>
        <w:autoSpaceDE w:val="0"/>
        <w:autoSpaceDN w:val="0"/>
        <w:adjustRightInd w:val="0"/>
        <w:ind w:left="480" w:hanging="480"/>
        <w:rPr>
          <w:noProof/>
        </w:rPr>
      </w:pPr>
      <w:r w:rsidRPr="004A4CA3">
        <w:rPr>
          <w:noProof/>
        </w:rPr>
        <w:t>Ebener, M. P., R. E. Kinnunen, P. J. Schneeberger, L. C. Mohr, J. A. Hoyle, and P. Peeters. 2008a. Management of commercial fisheries for lake whitefish in the Laurentian Great Lakes of North America. International governance of fisheries ecosystems: learning from the past, finding solutions for the future. American Fisheries Society, Bethesda, Maryland:99–143.</w:t>
      </w:r>
    </w:p>
    <w:p w14:paraId="280522B8" w14:textId="77777777" w:rsidR="004A4CA3" w:rsidRPr="004A4CA3" w:rsidRDefault="004A4CA3" w:rsidP="004A4CA3">
      <w:pPr>
        <w:widowControl w:val="0"/>
        <w:autoSpaceDE w:val="0"/>
        <w:autoSpaceDN w:val="0"/>
        <w:adjustRightInd w:val="0"/>
        <w:ind w:left="480" w:hanging="480"/>
        <w:rPr>
          <w:noProof/>
        </w:rPr>
      </w:pPr>
      <w:r w:rsidRPr="004A4CA3">
        <w:rPr>
          <w:noProof/>
        </w:rPr>
        <w:t>Ebener, M. P., J. D. Stockwell, D. L. Yule, O. T. Gorman, T. R. Hrabik, R. E. Kinnunen, W. P. Mattes, J. K. Oyadomari, D. R. Schreiner, S. Geving, K. Scribner, S. T. Schram, M. J. Seider, and S. P. Sitar. 2008b. Status of cisco (Coregonus artedi) in Lake Superior during 1970-2006 and management and research considerations.</w:t>
      </w:r>
    </w:p>
    <w:p w14:paraId="6811AF3A" w14:textId="77777777" w:rsidR="004A4CA3" w:rsidRPr="004A4CA3" w:rsidRDefault="004A4CA3" w:rsidP="004A4CA3">
      <w:pPr>
        <w:widowControl w:val="0"/>
        <w:autoSpaceDE w:val="0"/>
        <w:autoSpaceDN w:val="0"/>
        <w:adjustRightInd w:val="0"/>
        <w:ind w:left="480" w:hanging="480"/>
        <w:rPr>
          <w:noProof/>
        </w:rPr>
      </w:pPr>
      <w:r w:rsidRPr="004A4CA3">
        <w:rPr>
          <w:noProof/>
        </w:rPr>
        <w:t>Eisler, R. 1958. Some effects of artificial light on salmon eggs and larvae. Transactions of the American Fisheries Society 87:151–162.</w:t>
      </w:r>
    </w:p>
    <w:p w14:paraId="097C41BB" w14:textId="77777777" w:rsidR="004A4CA3" w:rsidRPr="004A4CA3" w:rsidRDefault="004A4CA3" w:rsidP="004A4CA3">
      <w:pPr>
        <w:widowControl w:val="0"/>
        <w:autoSpaceDE w:val="0"/>
        <w:autoSpaceDN w:val="0"/>
        <w:adjustRightInd w:val="0"/>
        <w:ind w:left="480" w:hanging="480"/>
        <w:rPr>
          <w:noProof/>
        </w:rPr>
      </w:pPr>
      <w:r w:rsidRPr="004A4CA3">
        <w:rPr>
          <w:noProof/>
        </w:rPr>
        <w:t>Eisler, R. 1961. Effects of visible radiation on salmonoid embryos and larvae. Growth 25:281–346.</w:t>
      </w:r>
    </w:p>
    <w:p w14:paraId="7EF2477F" w14:textId="77777777" w:rsidR="004A4CA3" w:rsidRPr="004A4CA3" w:rsidRDefault="004A4CA3" w:rsidP="004A4CA3">
      <w:pPr>
        <w:widowControl w:val="0"/>
        <w:autoSpaceDE w:val="0"/>
        <w:autoSpaceDN w:val="0"/>
        <w:adjustRightInd w:val="0"/>
        <w:ind w:left="480" w:hanging="480"/>
        <w:rPr>
          <w:noProof/>
        </w:rPr>
      </w:pPr>
      <w:r w:rsidRPr="004A4CA3">
        <w:rPr>
          <w:noProof/>
        </w:rPr>
        <w:lastRenderedPageBreak/>
        <w:t>Favé, M.-J., and J. Turgeon. 2008. Patterns of genetic diversity in Great Lakes bloaters (Coregonus hoyi) with a view to future reintroduction in Lake Ontario. Conservation Genetics 9:281–293.</w:t>
      </w:r>
    </w:p>
    <w:p w14:paraId="2FADC58E" w14:textId="77777777" w:rsidR="004A4CA3" w:rsidRPr="004A4CA3" w:rsidRDefault="004A4CA3" w:rsidP="004A4CA3">
      <w:pPr>
        <w:widowControl w:val="0"/>
        <w:autoSpaceDE w:val="0"/>
        <w:autoSpaceDN w:val="0"/>
        <w:adjustRightInd w:val="0"/>
        <w:ind w:left="480" w:hanging="480"/>
        <w:rPr>
          <w:noProof/>
        </w:rPr>
      </w:pPr>
      <w:r w:rsidRPr="004A4CA3">
        <w:rPr>
          <w:noProof/>
        </w:rPr>
        <w:t>Fleming-Lehtinen, V., and M. Laamanen. 2012. Long-term changes in Secchi depth and the role of phytoplankton in explaining light attenuation in the Baltic Sea. Estuarine, Coastal and Shelf Science 102:1–10.</w:t>
      </w:r>
    </w:p>
    <w:p w14:paraId="38809A26" w14:textId="77777777" w:rsidR="004A4CA3" w:rsidRPr="004A4CA3" w:rsidRDefault="004A4CA3" w:rsidP="004A4CA3">
      <w:pPr>
        <w:widowControl w:val="0"/>
        <w:autoSpaceDE w:val="0"/>
        <w:autoSpaceDN w:val="0"/>
        <w:adjustRightInd w:val="0"/>
        <w:ind w:left="480" w:hanging="480"/>
        <w:rPr>
          <w:noProof/>
        </w:rPr>
      </w:pPr>
      <w:r w:rsidRPr="004A4CA3">
        <w:rPr>
          <w:noProof/>
        </w:rPr>
        <w:t>Gaston, K. J., J. Bennie, T. W. Davies, and J. Hopkins. 2013. The ecological impacts of nighttime light pollution: a mechanistic appraisal. Biological reviews 88:912–927.</w:t>
      </w:r>
    </w:p>
    <w:p w14:paraId="38A67B2C" w14:textId="77777777" w:rsidR="004A4CA3" w:rsidRPr="004A4CA3" w:rsidRDefault="004A4CA3" w:rsidP="004A4CA3">
      <w:pPr>
        <w:widowControl w:val="0"/>
        <w:autoSpaceDE w:val="0"/>
        <w:autoSpaceDN w:val="0"/>
        <w:adjustRightInd w:val="0"/>
        <w:ind w:left="480" w:hanging="480"/>
        <w:rPr>
          <w:noProof/>
        </w:rPr>
      </w:pPr>
      <w:r w:rsidRPr="004A4CA3">
        <w:rPr>
          <w:noProof/>
        </w:rPr>
        <w:t>Hampton, S. E., M. V Moore, T. Ozersky, E. H. Stanley, C. M. Polashenski, and A. W. E. Galloway. 2015. Heating up a cold subject: prospects for under-ice plankton research in lakes. Journal of plankton research 37:277–284.</w:t>
      </w:r>
    </w:p>
    <w:p w14:paraId="65D018E1" w14:textId="77777777" w:rsidR="004A4CA3" w:rsidRPr="004A4CA3" w:rsidRDefault="004A4CA3" w:rsidP="004A4CA3">
      <w:pPr>
        <w:widowControl w:val="0"/>
        <w:autoSpaceDE w:val="0"/>
        <w:autoSpaceDN w:val="0"/>
        <w:adjustRightInd w:val="0"/>
        <w:ind w:left="480" w:hanging="480"/>
        <w:rPr>
          <w:noProof/>
        </w:rPr>
      </w:pPr>
      <w:r w:rsidRPr="004A4CA3">
        <w:rPr>
          <w:noProof/>
        </w:rPr>
        <w:t>Hjort, J. 1914. Fluctuations in the great fisheries of Norther Europe. Pages 1–228 Rapports et Procés-Verbaux. ICES.</w:t>
      </w:r>
    </w:p>
    <w:p w14:paraId="7B575E08" w14:textId="77777777" w:rsidR="004A4CA3" w:rsidRPr="004A4CA3" w:rsidRDefault="004A4CA3" w:rsidP="004A4CA3">
      <w:pPr>
        <w:widowControl w:val="0"/>
        <w:autoSpaceDE w:val="0"/>
        <w:autoSpaceDN w:val="0"/>
        <w:adjustRightInd w:val="0"/>
        <w:ind w:left="480" w:hanging="480"/>
        <w:rPr>
          <w:noProof/>
        </w:rPr>
      </w:pPr>
      <w:r w:rsidRPr="004A4CA3">
        <w:rPr>
          <w:noProof/>
        </w:rPr>
        <w:t>Iglesias, J., G. Rodríguez-Ojea, and J. B. Peleteiro. 1995. Effect of light and temperature on the development of turbot eggs (Scophthalmus maximus L.). Pages 40–44 ICES Marine Science Symposia. Copenhagen, Denmark: International Council for the Exploration of the Sea, 1991-.</w:t>
      </w:r>
    </w:p>
    <w:p w14:paraId="61BF4121" w14:textId="77777777" w:rsidR="004A4CA3" w:rsidRPr="004A4CA3" w:rsidRDefault="004A4CA3" w:rsidP="004A4CA3">
      <w:pPr>
        <w:widowControl w:val="0"/>
        <w:autoSpaceDE w:val="0"/>
        <w:autoSpaceDN w:val="0"/>
        <w:adjustRightInd w:val="0"/>
        <w:ind w:left="480" w:hanging="480"/>
        <w:rPr>
          <w:noProof/>
        </w:rPr>
      </w:pPr>
      <w:r w:rsidRPr="004A4CA3">
        <w:rPr>
          <w:noProof/>
        </w:rPr>
        <w:t>Karjalainen, J., H. Auvinen, H. Helminen, T. J. Marjomäki, T. Niva, J. Sarvala, and M. Viljanen. 2000. Unpredictability of ﬁsh recruitment - interannual variation in YOY abundance.</w:t>
      </w:r>
    </w:p>
    <w:p w14:paraId="0132824F" w14:textId="77777777" w:rsidR="004A4CA3" w:rsidRPr="004A4CA3" w:rsidRDefault="004A4CA3" w:rsidP="004A4CA3">
      <w:pPr>
        <w:widowControl w:val="0"/>
        <w:autoSpaceDE w:val="0"/>
        <w:autoSpaceDN w:val="0"/>
        <w:adjustRightInd w:val="0"/>
        <w:ind w:left="480" w:hanging="480"/>
        <w:rPr>
          <w:noProof/>
        </w:rPr>
      </w:pPr>
      <w:r w:rsidRPr="004A4CA3">
        <w:rPr>
          <w:noProof/>
        </w:rPr>
        <w:t>Karjalainen, J., T. Keskinen, M. Pulkkanen, and T. J. Marjomäki. 2015. Climate change alters the egg development dynamics in cold-water adapted coregonids. Environmental Biology of Fishes 98:979–991.</w:t>
      </w:r>
    </w:p>
    <w:p w14:paraId="09BDB2B8" w14:textId="77777777" w:rsidR="004A4CA3" w:rsidRPr="004A4CA3" w:rsidRDefault="004A4CA3" w:rsidP="004A4CA3">
      <w:pPr>
        <w:widowControl w:val="0"/>
        <w:autoSpaceDE w:val="0"/>
        <w:autoSpaceDN w:val="0"/>
        <w:adjustRightInd w:val="0"/>
        <w:ind w:left="480" w:hanging="480"/>
        <w:rPr>
          <w:noProof/>
        </w:rPr>
      </w:pPr>
      <w:r w:rsidRPr="004A4CA3">
        <w:rPr>
          <w:noProof/>
        </w:rPr>
        <w:t>Kwain, W.-H. 1975. Embryonic development, early growth and meristic variation in rainbow trout (Salmo gairdneri) exposed to combinations of light intensity and temperature. Journal of the Fisheries Research Board of Canada 32:397–402.</w:t>
      </w:r>
    </w:p>
    <w:p w14:paraId="4D7E0227" w14:textId="77777777" w:rsidR="004A4CA3" w:rsidRPr="004A4CA3" w:rsidRDefault="004A4CA3" w:rsidP="004A4CA3">
      <w:pPr>
        <w:widowControl w:val="0"/>
        <w:autoSpaceDE w:val="0"/>
        <w:autoSpaceDN w:val="0"/>
        <w:adjustRightInd w:val="0"/>
        <w:ind w:left="480" w:hanging="480"/>
        <w:rPr>
          <w:noProof/>
        </w:rPr>
      </w:pPr>
      <w:r w:rsidRPr="004A4CA3">
        <w:rPr>
          <w:noProof/>
        </w:rPr>
        <w:t>Lucke, V. S., T. R. Stewart, M. R. Vinson, J. D. Glase, and J. D. Stockwell. 2020. Larval Coregonus spp. diets and zooplankton community patterns in the Apostle Islands, Lake Superior. Journal of Great Lakes Research.</w:t>
      </w:r>
    </w:p>
    <w:p w14:paraId="7625782E" w14:textId="77777777" w:rsidR="004A4CA3" w:rsidRPr="004A4CA3" w:rsidRDefault="004A4CA3" w:rsidP="004A4CA3">
      <w:pPr>
        <w:widowControl w:val="0"/>
        <w:autoSpaceDE w:val="0"/>
        <w:autoSpaceDN w:val="0"/>
        <w:adjustRightInd w:val="0"/>
        <w:ind w:left="480" w:hanging="480"/>
        <w:rPr>
          <w:noProof/>
        </w:rPr>
      </w:pPr>
      <w:r w:rsidRPr="004A4CA3">
        <w:rPr>
          <w:noProof/>
        </w:rPr>
        <w:t>Lynch, A. J., S. J. Cooke, A. M. Deines, S. D. Bower, D. B. Bunnell, I. G. Cowx, V. M. Nguyen, J. Nohner, K. Phouthavong, B. Riley, M. W. Rogers, W. W. Taylor, W. Woelmer, S.-J. Youn, and T. D. Beard. 2016. The social, economic, and environmental importance of inland fish and fisheries. Environmental Reviews 24:115–121.</w:t>
      </w:r>
    </w:p>
    <w:p w14:paraId="16807559" w14:textId="77777777" w:rsidR="004A4CA3" w:rsidRPr="004A4CA3" w:rsidRDefault="004A4CA3" w:rsidP="004A4CA3">
      <w:pPr>
        <w:widowControl w:val="0"/>
        <w:autoSpaceDE w:val="0"/>
        <w:autoSpaceDN w:val="0"/>
        <w:adjustRightInd w:val="0"/>
        <w:ind w:left="480" w:hanging="480"/>
        <w:rPr>
          <w:noProof/>
        </w:rPr>
      </w:pPr>
      <w:r w:rsidRPr="004A4CA3">
        <w:rPr>
          <w:noProof/>
        </w:rPr>
        <w:t>Lynch, A. J., W. W. Taylor, T. D. Beard, and B. M. Lofgren. 2015. Climate change projections for lake whitefish (Coregonus clupeaformis) recruitment in the 1836 Treaty Waters of the Upper Great Lakes. Journal of Great Lakes Research 41:415–422.</w:t>
      </w:r>
    </w:p>
    <w:p w14:paraId="59229BE4" w14:textId="77777777" w:rsidR="004A4CA3" w:rsidRPr="004A4CA3" w:rsidRDefault="004A4CA3" w:rsidP="004A4CA3">
      <w:pPr>
        <w:widowControl w:val="0"/>
        <w:autoSpaceDE w:val="0"/>
        <w:autoSpaceDN w:val="0"/>
        <w:adjustRightInd w:val="0"/>
        <w:ind w:left="480" w:hanging="480"/>
        <w:rPr>
          <w:noProof/>
        </w:rPr>
      </w:pPr>
      <w:r w:rsidRPr="004A4CA3">
        <w:rPr>
          <w:noProof/>
        </w:rPr>
        <w:t>Lyutikov, A. A. 2012. Influence of illumination on the survival and development of larvae of inconnu Stenodus leucichthys nelma (Salmoniformes: Coregonidae). Journal of Ichthyology 52:575–578.</w:t>
      </w:r>
    </w:p>
    <w:p w14:paraId="1FC35B63" w14:textId="77777777" w:rsidR="004A4CA3" w:rsidRPr="004A4CA3" w:rsidRDefault="004A4CA3" w:rsidP="004A4CA3">
      <w:pPr>
        <w:widowControl w:val="0"/>
        <w:autoSpaceDE w:val="0"/>
        <w:autoSpaceDN w:val="0"/>
        <w:adjustRightInd w:val="0"/>
        <w:ind w:left="480" w:hanging="480"/>
        <w:rPr>
          <w:noProof/>
        </w:rPr>
      </w:pPr>
      <w:r w:rsidRPr="004A4CA3">
        <w:rPr>
          <w:noProof/>
        </w:rPr>
        <w:t>MacCrimmon, H. R., and W.-H. Kwain. 1969. Influence of light on early development and meristic characters in the rainbow trout, Salmo gairdneri Richardson. Canadian Journal of Zoology 47:631–637.</w:t>
      </w:r>
    </w:p>
    <w:p w14:paraId="2495AB79" w14:textId="77777777" w:rsidR="004A4CA3" w:rsidRPr="004A4CA3" w:rsidRDefault="004A4CA3" w:rsidP="004A4CA3">
      <w:pPr>
        <w:widowControl w:val="0"/>
        <w:autoSpaceDE w:val="0"/>
        <w:autoSpaceDN w:val="0"/>
        <w:adjustRightInd w:val="0"/>
        <w:ind w:left="480" w:hanging="480"/>
        <w:rPr>
          <w:noProof/>
        </w:rPr>
      </w:pPr>
      <w:r w:rsidRPr="004A4CA3">
        <w:rPr>
          <w:noProof/>
        </w:rPr>
        <w:t>Magnuson, J. J., K. E. Webster, R. A. Assel, C. J. Bowser, P. J. Dillon, J. G. Eaton, H. E. Evans, E. J. Fee, R. I. Hall, and L. R. Mortsch. 1997. Potential effects of climate changes on aquatic systems: Laurentian Great Lakes and Precambrian Shield Region. Hydrological processes 11:825–871.</w:t>
      </w:r>
    </w:p>
    <w:p w14:paraId="1CE017E0" w14:textId="77777777" w:rsidR="004A4CA3" w:rsidRPr="004A4CA3" w:rsidRDefault="004A4CA3" w:rsidP="004A4CA3">
      <w:pPr>
        <w:widowControl w:val="0"/>
        <w:autoSpaceDE w:val="0"/>
        <w:autoSpaceDN w:val="0"/>
        <w:adjustRightInd w:val="0"/>
        <w:ind w:left="480" w:hanging="480"/>
        <w:rPr>
          <w:noProof/>
        </w:rPr>
      </w:pPr>
      <w:r w:rsidRPr="004A4CA3">
        <w:rPr>
          <w:noProof/>
        </w:rPr>
        <w:t xml:space="preserve">Mangor‐Jensen, A., and K. G. Waiwood. 1995. The effect of light exposure on buoyancy of </w:t>
      </w:r>
      <w:r w:rsidRPr="004A4CA3">
        <w:rPr>
          <w:noProof/>
        </w:rPr>
        <w:lastRenderedPageBreak/>
        <w:t>halibut eggs. Journal of Fish Biology 47:18–25.</w:t>
      </w:r>
    </w:p>
    <w:p w14:paraId="5C00BAD3" w14:textId="77777777" w:rsidR="004A4CA3" w:rsidRPr="004A4CA3" w:rsidRDefault="004A4CA3" w:rsidP="004A4CA3">
      <w:pPr>
        <w:widowControl w:val="0"/>
        <w:autoSpaceDE w:val="0"/>
        <w:autoSpaceDN w:val="0"/>
        <w:adjustRightInd w:val="0"/>
        <w:ind w:left="480" w:hanging="480"/>
        <w:rPr>
          <w:noProof/>
        </w:rPr>
      </w:pPr>
      <w:r w:rsidRPr="004A4CA3">
        <w:rPr>
          <w:noProof/>
        </w:rPr>
        <w:t>Marchesan, M., M. Spoto, L. Verginella, and E. A. Ferrero. 2005. Behavioural effects of artificial light on fish species of commercial interest. Fisheries research 73:171–185.</w:t>
      </w:r>
    </w:p>
    <w:p w14:paraId="230C1150" w14:textId="77777777" w:rsidR="004A4CA3" w:rsidRPr="004A4CA3" w:rsidRDefault="004A4CA3" w:rsidP="004A4CA3">
      <w:pPr>
        <w:widowControl w:val="0"/>
        <w:autoSpaceDE w:val="0"/>
        <w:autoSpaceDN w:val="0"/>
        <w:adjustRightInd w:val="0"/>
        <w:ind w:left="480" w:hanging="480"/>
        <w:rPr>
          <w:noProof/>
        </w:rPr>
      </w:pPr>
      <w:r w:rsidRPr="004A4CA3">
        <w:rPr>
          <w:noProof/>
        </w:rPr>
        <w:t>Myers, J. T., D. L. Yule, M. L. Jones, T. D. Ahrenstorff, T. R. Hrabik, R. M. Claramunt, M. P. Ebener, and E. K. Berglund. 2015. Spatial synchrony in cisco recruitment. Fisheries Research 165:11–21.</w:t>
      </w:r>
    </w:p>
    <w:p w14:paraId="2100E9AE" w14:textId="77777777" w:rsidR="004A4CA3" w:rsidRPr="004A4CA3" w:rsidRDefault="004A4CA3" w:rsidP="004A4CA3">
      <w:pPr>
        <w:widowControl w:val="0"/>
        <w:autoSpaceDE w:val="0"/>
        <w:autoSpaceDN w:val="0"/>
        <w:adjustRightInd w:val="0"/>
        <w:ind w:left="480" w:hanging="480"/>
        <w:rPr>
          <w:noProof/>
        </w:rPr>
      </w:pPr>
      <w:r w:rsidRPr="004A4CA3">
        <w:rPr>
          <w:noProof/>
        </w:rPr>
        <w:t>Nguyen, T. D., N. Hawley, and M. S. Phanikumar. 2017. Ice cover, winter circulation, and exchange in Saginaw Bay and Lake Huron. Limnology and Oceanography 62:376–393.</w:t>
      </w:r>
    </w:p>
    <w:p w14:paraId="3B1173DB" w14:textId="77777777" w:rsidR="004A4CA3" w:rsidRPr="004A4CA3" w:rsidRDefault="004A4CA3" w:rsidP="004A4CA3">
      <w:pPr>
        <w:widowControl w:val="0"/>
        <w:autoSpaceDE w:val="0"/>
        <w:autoSpaceDN w:val="0"/>
        <w:adjustRightInd w:val="0"/>
        <w:ind w:left="480" w:hanging="480"/>
        <w:rPr>
          <w:noProof/>
        </w:rPr>
      </w:pPr>
      <w:r w:rsidRPr="004A4CA3">
        <w:rPr>
          <w:noProof/>
        </w:rPr>
        <w:t>Nyberg, P., E. Bergstrand, E. Degerman, and O. Enderlein. 2001. Recruitment of pelagic fish in an unstable climate: studies in Sweden’s four largest lakes. Ambio 30:559–564.</w:t>
      </w:r>
    </w:p>
    <w:p w14:paraId="27966284" w14:textId="77777777" w:rsidR="004A4CA3" w:rsidRPr="004A4CA3" w:rsidRDefault="004A4CA3" w:rsidP="004A4CA3">
      <w:pPr>
        <w:widowControl w:val="0"/>
        <w:autoSpaceDE w:val="0"/>
        <w:autoSpaceDN w:val="0"/>
        <w:adjustRightInd w:val="0"/>
        <w:ind w:left="480" w:hanging="480"/>
        <w:rPr>
          <w:noProof/>
        </w:rPr>
      </w:pPr>
      <w:r w:rsidRPr="004A4CA3">
        <w:rPr>
          <w:noProof/>
        </w:rPr>
        <w:t>O’Reilly, C. M., R. J. Rowley, P. Schneider, J. D. Lenters, P. B. Mcintyre, and B. M. Kraemer. 2015. Rapid and highly variable warming of lake surface waters around the globe. Geophysical Research Letters 42:1–9.</w:t>
      </w:r>
    </w:p>
    <w:p w14:paraId="4F4E2025" w14:textId="77777777" w:rsidR="004A4CA3" w:rsidRPr="004A4CA3" w:rsidRDefault="004A4CA3" w:rsidP="004A4CA3">
      <w:pPr>
        <w:widowControl w:val="0"/>
        <w:autoSpaceDE w:val="0"/>
        <w:autoSpaceDN w:val="0"/>
        <w:adjustRightInd w:val="0"/>
        <w:ind w:left="480" w:hanging="480"/>
        <w:rPr>
          <w:noProof/>
        </w:rPr>
      </w:pPr>
      <w:r w:rsidRPr="004A4CA3">
        <w:rPr>
          <w:noProof/>
        </w:rPr>
        <w:t>Oberlercher, T. M., and J. Wanzenböck. 2016. Impact of electric fishing on egg survival of whitefish, Coregonus lavaretus. Fisheries Management and Ecology 23:540–547.</w:t>
      </w:r>
    </w:p>
    <w:p w14:paraId="0333FC25" w14:textId="77777777" w:rsidR="004A4CA3" w:rsidRPr="004A4CA3" w:rsidRDefault="004A4CA3" w:rsidP="004A4CA3">
      <w:pPr>
        <w:widowControl w:val="0"/>
        <w:autoSpaceDE w:val="0"/>
        <w:autoSpaceDN w:val="0"/>
        <w:adjustRightInd w:val="0"/>
        <w:ind w:left="480" w:hanging="480"/>
        <w:rPr>
          <w:noProof/>
        </w:rPr>
      </w:pPr>
      <w:r w:rsidRPr="004A4CA3">
        <w:rPr>
          <w:noProof/>
        </w:rPr>
        <w:t>Paufve, M. 2019. Diversity in spawning habitat across Great Lakes Cisco populations.</w:t>
      </w:r>
    </w:p>
    <w:p w14:paraId="7C5CBC9A" w14:textId="77777777" w:rsidR="004A4CA3" w:rsidRPr="004A4CA3" w:rsidRDefault="004A4CA3" w:rsidP="004A4CA3">
      <w:pPr>
        <w:widowControl w:val="0"/>
        <w:autoSpaceDE w:val="0"/>
        <w:autoSpaceDN w:val="0"/>
        <w:adjustRightInd w:val="0"/>
        <w:ind w:left="480" w:hanging="480"/>
        <w:rPr>
          <w:noProof/>
        </w:rPr>
      </w:pPr>
      <w:r w:rsidRPr="004A4CA3">
        <w:rPr>
          <w:noProof/>
        </w:rPr>
        <w:t>Pepin, P. 1991. Effect of temperature and size on development, mortality, and survival rates of the pelagic early life history stages of marine fish. Canadian Journal of Fisheries and Aquatic Sciences 48:503–518.</w:t>
      </w:r>
    </w:p>
    <w:p w14:paraId="0CBC63C0" w14:textId="77777777" w:rsidR="004A4CA3" w:rsidRPr="004A4CA3" w:rsidRDefault="004A4CA3" w:rsidP="004A4CA3">
      <w:pPr>
        <w:widowControl w:val="0"/>
        <w:autoSpaceDE w:val="0"/>
        <w:autoSpaceDN w:val="0"/>
        <w:adjustRightInd w:val="0"/>
        <w:ind w:left="480" w:hanging="480"/>
        <w:rPr>
          <w:noProof/>
        </w:rPr>
      </w:pPr>
      <w:r w:rsidRPr="004A4CA3">
        <w:rPr>
          <w:noProof/>
        </w:rPr>
        <w:t>Preisendorfer, R. W. 1986. Secchi disk science: Visual optics of natural waters 1. Limnology and oceanography 31:909–926.</w:t>
      </w:r>
    </w:p>
    <w:p w14:paraId="324B7446" w14:textId="77777777" w:rsidR="004A4CA3" w:rsidRPr="004A4CA3" w:rsidRDefault="004A4CA3" w:rsidP="004A4CA3">
      <w:pPr>
        <w:widowControl w:val="0"/>
        <w:autoSpaceDE w:val="0"/>
        <w:autoSpaceDN w:val="0"/>
        <w:adjustRightInd w:val="0"/>
        <w:ind w:left="480" w:hanging="480"/>
        <w:rPr>
          <w:noProof/>
        </w:rPr>
      </w:pPr>
      <w:r w:rsidRPr="004A4CA3">
        <w:rPr>
          <w:noProof/>
        </w:rPr>
        <w:t>Pritchard, A. L. 1931. Spawning habits and fry of the cisco (</w:t>
      </w:r>
      <w:r w:rsidRPr="004A4CA3">
        <w:rPr>
          <w:i/>
          <w:iCs/>
          <w:noProof/>
        </w:rPr>
        <w:t>Leucichthys artedi</w:t>
      </w:r>
      <w:r w:rsidRPr="004A4CA3">
        <w:rPr>
          <w:noProof/>
        </w:rPr>
        <w:t>) in Lake Ontario. Contributions to Canadian Biology and Fisheries 6:225–240.</w:t>
      </w:r>
    </w:p>
    <w:p w14:paraId="13B86BC3" w14:textId="77777777" w:rsidR="004A4CA3" w:rsidRPr="004A4CA3" w:rsidRDefault="004A4CA3" w:rsidP="004A4CA3">
      <w:pPr>
        <w:widowControl w:val="0"/>
        <w:autoSpaceDE w:val="0"/>
        <w:autoSpaceDN w:val="0"/>
        <w:adjustRightInd w:val="0"/>
        <w:ind w:left="480" w:hanging="480"/>
        <w:rPr>
          <w:noProof/>
        </w:rPr>
      </w:pPr>
      <w:r w:rsidRPr="004A4CA3">
        <w:rPr>
          <w:noProof/>
        </w:rPr>
        <w:t>R Core Team. 2020. R: A Language and Environment for Statistical Computing. R Foundation for Statistical Computing, Vienna, Austria.</w:t>
      </w:r>
    </w:p>
    <w:p w14:paraId="250AD283" w14:textId="77777777" w:rsidR="004A4CA3" w:rsidRPr="004A4CA3" w:rsidRDefault="004A4CA3" w:rsidP="004A4CA3">
      <w:pPr>
        <w:widowControl w:val="0"/>
        <w:autoSpaceDE w:val="0"/>
        <w:autoSpaceDN w:val="0"/>
        <w:adjustRightInd w:val="0"/>
        <w:ind w:left="480" w:hanging="480"/>
        <w:rPr>
          <w:noProof/>
        </w:rPr>
      </w:pPr>
      <w:r w:rsidRPr="004A4CA3">
        <w:rPr>
          <w:noProof/>
        </w:rPr>
        <w:t>Ramus, J., S. I. Beale, D. Mauzerall, and K. L. Howard. 1976. Changes in photosynthetic pigment concentration in seaweeds as a function of water depth. Marine Biology 37:223–229.</w:t>
      </w:r>
    </w:p>
    <w:p w14:paraId="2B3AA7AF" w14:textId="77777777" w:rsidR="004A4CA3" w:rsidRPr="004A4CA3" w:rsidRDefault="004A4CA3" w:rsidP="004A4CA3">
      <w:pPr>
        <w:widowControl w:val="0"/>
        <w:autoSpaceDE w:val="0"/>
        <w:autoSpaceDN w:val="0"/>
        <w:adjustRightInd w:val="0"/>
        <w:ind w:left="480" w:hanging="480"/>
        <w:rPr>
          <w:noProof/>
        </w:rPr>
      </w:pPr>
      <w:r w:rsidRPr="004A4CA3">
        <w:rPr>
          <w:noProof/>
        </w:rPr>
        <w:t>Rosinski, C. L., M. R. Vinson, and D. L. Yule. 2020. Niche Partitioning among Native Ciscoes and Nonnative Rainbow Smelt in Lake Superior. Transactions of the American Fisheries Society 149:184–203.</w:t>
      </w:r>
    </w:p>
    <w:p w14:paraId="043FB1FB" w14:textId="77777777" w:rsidR="004A4CA3" w:rsidRPr="004A4CA3" w:rsidRDefault="004A4CA3" w:rsidP="004A4CA3">
      <w:pPr>
        <w:widowControl w:val="0"/>
        <w:autoSpaceDE w:val="0"/>
        <w:autoSpaceDN w:val="0"/>
        <w:adjustRightInd w:val="0"/>
        <w:ind w:left="480" w:hanging="480"/>
        <w:rPr>
          <w:noProof/>
        </w:rPr>
      </w:pPr>
      <w:r w:rsidRPr="004A4CA3">
        <w:rPr>
          <w:noProof/>
        </w:rPr>
        <w:t>Ruchin, A. B. 2007. Effect of photoperiod on growth, physiologica and hematological indices of juvenile Siberian sturgeon Acipenser baerii. Biology Bulletin 34:583–589.</w:t>
      </w:r>
    </w:p>
    <w:p w14:paraId="1A9B8FA6" w14:textId="77777777" w:rsidR="004A4CA3" w:rsidRPr="004A4CA3" w:rsidRDefault="004A4CA3" w:rsidP="004A4CA3">
      <w:pPr>
        <w:widowControl w:val="0"/>
        <w:autoSpaceDE w:val="0"/>
        <w:autoSpaceDN w:val="0"/>
        <w:adjustRightInd w:val="0"/>
        <w:ind w:left="480" w:hanging="480"/>
        <w:rPr>
          <w:noProof/>
        </w:rPr>
      </w:pPr>
      <w:r w:rsidRPr="004A4CA3">
        <w:rPr>
          <w:noProof/>
        </w:rPr>
        <w:t>Ruchin, A. B. 2020. Effect of illumination on fish and amphibian: development, growth, physiological and biochemical processes. Reviews in Aquaculture.</w:t>
      </w:r>
    </w:p>
    <w:p w14:paraId="5CE2A640" w14:textId="77777777" w:rsidR="004A4CA3" w:rsidRPr="004A4CA3" w:rsidRDefault="004A4CA3" w:rsidP="004A4CA3">
      <w:pPr>
        <w:widowControl w:val="0"/>
        <w:autoSpaceDE w:val="0"/>
        <w:autoSpaceDN w:val="0"/>
        <w:adjustRightInd w:val="0"/>
        <w:ind w:left="480" w:hanging="480"/>
        <w:rPr>
          <w:noProof/>
        </w:rPr>
      </w:pPr>
      <w:r w:rsidRPr="004A4CA3">
        <w:rPr>
          <w:noProof/>
        </w:rPr>
        <w:t>Secchi, P. A. 1864. Relazione delle esperienze fatte a bordo della pontificia pirocorvetta Imacolata Concezione per determinare la trasparenza del mare. Memoria del PA Secchi. Il Nuovo Cimento Giornale de Fisica, Chimica e Storia Naturale, Ottobre 1864, Published 1865 20:205–237.</w:t>
      </w:r>
    </w:p>
    <w:p w14:paraId="7E10C202" w14:textId="77777777" w:rsidR="004A4CA3" w:rsidRPr="004A4CA3" w:rsidRDefault="004A4CA3" w:rsidP="004A4CA3">
      <w:pPr>
        <w:widowControl w:val="0"/>
        <w:autoSpaceDE w:val="0"/>
        <w:autoSpaceDN w:val="0"/>
        <w:adjustRightInd w:val="0"/>
        <w:ind w:left="480" w:hanging="480"/>
        <w:rPr>
          <w:noProof/>
        </w:rPr>
      </w:pPr>
      <w:r w:rsidRPr="004A4CA3">
        <w:rPr>
          <w:noProof/>
        </w:rPr>
        <w:t>Seth, S. N. M., H. T. Nai, M. K. Rosli, S. Saad, N. M. Noor, and M. Yukinori. 2014. Egg hatching rates of brown-marbled grouper, Epinephelus fuscoguttatus under different light wavelengths and intensities. MJS 33:150–154.</w:t>
      </w:r>
    </w:p>
    <w:p w14:paraId="63EFC1FB" w14:textId="77777777" w:rsidR="004A4CA3" w:rsidRPr="004A4CA3" w:rsidRDefault="004A4CA3" w:rsidP="004A4CA3">
      <w:pPr>
        <w:widowControl w:val="0"/>
        <w:autoSpaceDE w:val="0"/>
        <w:autoSpaceDN w:val="0"/>
        <w:adjustRightInd w:val="0"/>
        <w:ind w:left="480" w:hanging="480"/>
        <w:rPr>
          <w:noProof/>
        </w:rPr>
      </w:pPr>
      <w:r w:rsidRPr="004A4CA3">
        <w:rPr>
          <w:noProof/>
        </w:rPr>
        <w:t>Sharma, S., K. Blagrave, J. J. Magnuson, C. M. O’Reilly, S. Oliver, R. D. Batt, M. R. Magee, D. Straile, G. A. Weyhenmeyer, and L. A. Winslow. 2019. Widespread loss of lake ice around the Northern Hemisphere in a warming world. Nature Climate Change 9:227.</w:t>
      </w:r>
    </w:p>
    <w:p w14:paraId="7FF1B2BD" w14:textId="77777777" w:rsidR="004A4CA3" w:rsidRPr="004A4CA3" w:rsidRDefault="004A4CA3" w:rsidP="004A4CA3">
      <w:pPr>
        <w:widowControl w:val="0"/>
        <w:autoSpaceDE w:val="0"/>
        <w:autoSpaceDN w:val="0"/>
        <w:adjustRightInd w:val="0"/>
        <w:ind w:left="480" w:hanging="480"/>
        <w:rPr>
          <w:noProof/>
        </w:rPr>
      </w:pPr>
      <w:r w:rsidRPr="004A4CA3">
        <w:rPr>
          <w:noProof/>
        </w:rPr>
        <w:t xml:space="preserve">Sharma, S., D. A. Jackson, C. K. Minns, and B. J. Shuter. 2007. Will northern fish populations </w:t>
      </w:r>
      <w:r w:rsidRPr="004A4CA3">
        <w:rPr>
          <w:noProof/>
        </w:rPr>
        <w:lastRenderedPageBreak/>
        <w:t>be in hot water because of climate change? Global Change Biology 13:2052–2064.</w:t>
      </w:r>
    </w:p>
    <w:p w14:paraId="766306D3" w14:textId="77777777" w:rsidR="004A4CA3" w:rsidRPr="004A4CA3" w:rsidRDefault="004A4CA3" w:rsidP="004A4CA3">
      <w:pPr>
        <w:widowControl w:val="0"/>
        <w:autoSpaceDE w:val="0"/>
        <w:autoSpaceDN w:val="0"/>
        <w:adjustRightInd w:val="0"/>
        <w:ind w:left="480" w:hanging="480"/>
        <w:rPr>
          <w:noProof/>
        </w:rPr>
      </w:pPr>
      <w:r w:rsidRPr="004A4CA3">
        <w:rPr>
          <w:noProof/>
        </w:rPr>
        <w:t>Sharma, S., M. F. Meyer, J. Culpepper, X. Yang, S. E. Hampton, S. A. Berger, M. R. Brousil, S. C. Fradkin, S. N. Higgins, and K. J. Jankowski. 2020. Integrating perspectives to understand lake ice dynamics in a changing world. Journal of Geophysical Research: Biogeosciences 125:e2020JG005799.</w:t>
      </w:r>
    </w:p>
    <w:p w14:paraId="5009CAC2" w14:textId="77777777" w:rsidR="004A4CA3" w:rsidRPr="004A4CA3" w:rsidRDefault="004A4CA3" w:rsidP="004A4CA3">
      <w:pPr>
        <w:widowControl w:val="0"/>
        <w:autoSpaceDE w:val="0"/>
        <w:autoSpaceDN w:val="0"/>
        <w:adjustRightInd w:val="0"/>
        <w:ind w:left="480" w:hanging="480"/>
        <w:rPr>
          <w:noProof/>
        </w:rPr>
      </w:pPr>
      <w:r w:rsidRPr="004A4CA3">
        <w:rPr>
          <w:noProof/>
        </w:rPr>
        <w:t>Stockwell, J. D., M. P. Ebener, J. A. Black, O. T. Gorman, T. R. Hrabik, R. E. Kinnunen, W. P. 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22B442EE" w14:textId="77777777" w:rsidR="004A4CA3" w:rsidRPr="004A4CA3" w:rsidRDefault="004A4CA3" w:rsidP="004A4CA3">
      <w:pPr>
        <w:widowControl w:val="0"/>
        <w:autoSpaceDE w:val="0"/>
        <w:autoSpaceDN w:val="0"/>
        <w:adjustRightInd w:val="0"/>
        <w:ind w:left="480" w:hanging="480"/>
        <w:rPr>
          <w:noProof/>
        </w:rPr>
      </w:pPr>
      <w:r w:rsidRPr="004A4CA3">
        <w:rPr>
          <w:noProof/>
        </w:rPr>
        <w:t>Stockwell, J. D., D. L. Yule, T. R. Hrabik, M. E. Sierszen, and E. J. Isaac. 2014. Habitat coupling in a large lake system: Delivery of an energy subsidy by an offshore planktivore to the nearshore zone of Lake Superior. Freshwater Biology 59:1197–1212.</w:t>
      </w:r>
    </w:p>
    <w:p w14:paraId="78785EC1" w14:textId="77777777" w:rsidR="004A4CA3" w:rsidRPr="004A4CA3" w:rsidRDefault="004A4CA3" w:rsidP="004A4CA3">
      <w:pPr>
        <w:widowControl w:val="0"/>
        <w:autoSpaceDE w:val="0"/>
        <w:autoSpaceDN w:val="0"/>
        <w:adjustRightInd w:val="0"/>
        <w:ind w:left="480" w:hanging="480"/>
        <w:rPr>
          <w:noProof/>
        </w:rPr>
      </w:pPr>
      <w:r w:rsidRPr="004A4CA3">
        <w:rPr>
          <w:noProof/>
        </w:rPr>
        <w:t>Villamizar, N., B. Blanco-Vives, H. Migaud, A. Davie, S. Carboni, F. J. Sanchez-Vazquez, and F. J. Sánchez-Vázquez. 2011. Effects of light during early larval development of some aquacultured teleosts: a review. Aquaculture 315:86–94.</w:t>
      </w:r>
    </w:p>
    <w:p w14:paraId="3CD7F817" w14:textId="77777777" w:rsidR="004A4CA3" w:rsidRPr="004A4CA3" w:rsidRDefault="004A4CA3" w:rsidP="004A4CA3">
      <w:pPr>
        <w:widowControl w:val="0"/>
        <w:autoSpaceDE w:val="0"/>
        <w:autoSpaceDN w:val="0"/>
        <w:adjustRightInd w:val="0"/>
        <w:ind w:left="480" w:hanging="480"/>
        <w:rPr>
          <w:noProof/>
        </w:rPr>
      </w:pPr>
      <w:r w:rsidRPr="004A4CA3">
        <w:rPr>
          <w:noProof/>
        </w:rPr>
        <w:t>Voeten, C. C. 2020. buildmer: Stepwise Elimination and Term Reordering for Mixed-Effects Regression.</w:t>
      </w:r>
    </w:p>
    <w:p w14:paraId="44556C70" w14:textId="77777777" w:rsidR="004A4CA3" w:rsidRPr="004A4CA3" w:rsidRDefault="004A4CA3" w:rsidP="004A4CA3">
      <w:pPr>
        <w:widowControl w:val="0"/>
        <w:autoSpaceDE w:val="0"/>
        <w:autoSpaceDN w:val="0"/>
        <w:adjustRightInd w:val="0"/>
        <w:ind w:left="480" w:hanging="480"/>
        <w:rPr>
          <w:noProof/>
        </w:rPr>
      </w:pPr>
      <w:r w:rsidRPr="004A4CA3">
        <w:rPr>
          <w:noProof/>
        </w:rPr>
        <w:t>Vonlanthen, P., D. Bittner, A. G. Hudson, K. A. Young, R. Müller, B. Lundsgaard-Hansen, D. Roy, S. Di Piazza, C. R. Largiader, O. Seehausen, C. R. Largiadèr, and O. Seehausen. 2012. Eutrophication causes speciation reversal in whitefish adaptive radiations. Nature 482:357–362.</w:t>
      </w:r>
    </w:p>
    <w:p w14:paraId="1C2DD59D" w14:textId="77777777" w:rsidR="004A4CA3" w:rsidRPr="004A4CA3" w:rsidRDefault="004A4CA3" w:rsidP="004A4CA3">
      <w:pPr>
        <w:widowControl w:val="0"/>
        <w:autoSpaceDE w:val="0"/>
        <w:autoSpaceDN w:val="0"/>
        <w:adjustRightInd w:val="0"/>
        <w:ind w:left="480" w:hanging="480"/>
        <w:rPr>
          <w:noProof/>
        </w:rPr>
      </w:pPr>
      <w:r w:rsidRPr="004A4CA3">
        <w:rPr>
          <w:noProof/>
        </w:rPr>
        <w:t>Vonlanthen, P., D. Roy, A. G. Hudson, C. R. Largiadèr, D. Bittner, and O. Seehausen. 2009. Divergence along a steep ecological gradient in lake whitefish (Coregonus sp.). Journal of Evolutionary Biology 22:498–514.</w:t>
      </w:r>
    </w:p>
    <w:p w14:paraId="2568A21B" w14:textId="77777777" w:rsidR="004A4CA3" w:rsidRPr="004A4CA3" w:rsidRDefault="004A4CA3" w:rsidP="004A4CA3">
      <w:pPr>
        <w:widowControl w:val="0"/>
        <w:autoSpaceDE w:val="0"/>
        <w:autoSpaceDN w:val="0"/>
        <w:adjustRightInd w:val="0"/>
        <w:ind w:left="480" w:hanging="480"/>
        <w:rPr>
          <w:noProof/>
        </w:rPr>
      </w:pPr>
      <w:r w:rsidRPr="004A4CA3">
        <w:rPr>
          <w:noProof/>
        </w:rPr>
        <w:t>Walter, B., D. J. Cavalieri, K. L. Thornhill, and A. J. Gasiewski. 2006. Aircraft measurements of heat fluxes over wind-driven coastal polynyas in the Bering Sea. IEEE transactions on geoscience and remote sensing 44:3118–3134.</w:t>
      </w:r>
    </w:p>
    <w:p w14:paraId="3A1FB6E2" w14:textId="77777777" w:rsidR="004A4CA3" w:rsidRPr="004A4CA3" w:rsidRDefault="004A4CA3" w:rsidP="004A4CA3">
      <w:pPr>
        <w:widowControl w:val="0"/>
        <w:autoSpaceDE w:val="0"/>
        <w:autoSpaceDN w:val="0"/>
        <w:adjustRightInd w:val="0"/>
        <w:ind w:left="480" w:hanging="480"/>
        <w:rPr>
          <w:noProof/>
        </w:rPr>
      </w:pPr>
      <w:r w:rsidRPr="004A4CA3">
        <w:rPr>
          <w:noProof/>
        </w:rPr>
        <w:t>Wang, J., H. Hu, D. Schwab, G. Leshkevich, D. Beletsky, N. Hawley, and A. Clites. 2010. Development of the Great Lakes ice-circulation model (GLIM): application to Lake Erie in 2003–2004. Journal of Great Lakes Research 36:425–436.</w:t>
      </w:r>
    </w:p>
    <w:p w14:paraId="6DB7C41B" w14:textId="77777777" w:rsidR="004A4CA3" w:rsidRPr="004A4CA3" w:rsidRDefault="004A4CA3" w:rsidP="004A4CA3">
      <w:pPr>
        <w:widowControl w:val="0"/>
        <w:autoSpaceDE w:val="0"/>
        <w:autoSpaceDN w:val="0"/>
        <w:adjustRightInd w:val="0"/>
        <w:ind w:left="480" w:hanging="480"/>
        <w:rPr>
          <w:noProof/>
        </w:rPr>
      </w:pPr>
      <w:r w:rsidRPr="004A4CA3">
        <w:rPr>
          <w:noProof/>
        </w:rPr>
        <w:t>Winslow, L. A., J. S. Read, G. J. A. Hansen, K. C. Rose, and D. M. Robertson. 2017. Seasonality of change: Summer warming rates do not fully represent effects of climate change on lake temperatures. Limnology and Oceanography 62:2168–2178.</w:t>
      </w:r>
    </w:p>
    <w:p w14:paraId="3DEB2F01" w14:textId="77777777" w:rsidR="004A4CA3" w:rsidRPr="004A4CA3" w:rsidRDefault="004A4CA3" w:rsidP="004A4CA3">
      <w:pPr>
        <w:widowControl w:val="0"/>
        <w:autoSpaceDE w:val="0"/>
        <w:autoSpaceDN w:val="0"/>
        <w:adjustRightInd w:val="0"/>
        <w:ind w:left="480" w:hanging="480"/>
        <w:rPr>
          <w:noProof/>
        </w:rPr>
      </w:pPr>
      <w:r w:rsidRPr="004A4CA3">
        <w:rPr>
          <w:noProof/>
        </w:rPr>
        <w:t>Woolway, R. I., B. M. Kraemer, J. D. Lenters, C. J. Merchant, C. M. O’Reilly, and S. Sharma. 2020. Global lake responses to climate change. Nature Reviews Earth &amp; Environment:1–16.</w:t>
      </w:r>
    </w:p>
    <w:p w14:paraId="0277021F" w14:textId="77777777" w:rsidR="004A4CA3" w:rsidRPr="004A4CA3" w:rsidRDefault="004A4CA3" w:rsidP="004A4CA3">
      <w:pPr>
        <w:widowControl w:val="0"/>
        <w:autoSpaceDE w:val="0"/>
        <w:autoSpaceDN w:val="0"/>
        <w:adjustRightInd w:val="0"/>
        <w:ind w:left="480" w:hanging="480"/>
        <w:rPr>
          <w:noProof/>
        </w:rPr>
      </w:pPr>
      <w:r w:rsidRPr="004A4CA3">
        <w:rPr>
          <w:noProof/>
        </w:rPr>
        <w:t>Zimmerman, M. S., and C. C. Krueger. 2009. An Ecosystem Perspective on Re-establishing Native Deepwater Fishes in the Laurentian Great Lakes. North American Journal of Fisheries Management 29:1352–1371.</w:t>
      </w:r>
    </w:p>
    <w:p w14:paraId="00000051" w14:textId="2A99210D" w:rsidR="00071C09" w:rsidRPr="00A70FA8" w:rsidRDefault="004A4CA3">
      <w:pPr>
        <w:spacing w:line="300" w:lineRule="auto"/>
        <w:rPr>
          <w:b/>
        </w:rPr>
      </w:pPr>
      <w:r>
        <w:rPr>
          <w:b/>
        </w:rPr>
        <w:fldChar w:fldCharType="end"/>
      </w:r>
    </w:p>
    <w:p w14:paraId="00000052" w14:textId="77777777" w:rsidR="00071C09" w:rsidRPr="00A70FA8" w:rsidRDefault="001B0E05">
      <w:pPr>
        <w:spacing w:line="300" w:lineRule="auto"/>
        <w:rPr>
          <w:b/>
        </w:rPr>
      </w:pPr>
      <w:r w:rsidRPr="00A70FA8">
        <w:br w:type="page"/>
      </w:r>
    </w:p>
    <w:p w14:paraId="00000053" w14:textId="77777777" w:rsidR="00071C09" w:rsidRPr="00A70FA8" w:rsidRDefault="001B0E05">
      <w:pPr>
        <w:pStyle w:val="Heading1"/>
        <w:spacing w:before="0" w:after="0" w:line="300" w:lineRule="auto"/>
        <w:rPr>
          <w:sz w:val="24"/>
          <w:szCs w:val="24"/>
        </w:rPr>
      </w:pPr>
      <w:bookmarkStart w:id="25" w:name="_heading=h.hvm533v0sg1s" w:colFirst="0" w:colLast="0"/>
      <w:bookmarkEnd w:id="25"/>
      <w:r w:rsidRPr="00A70FA8">
        <w:rPr>
          <w:sz w:val="24"/>
          <w:szCs w:val="24"/>
        </w:rPr>
        <w:lastRenderedPageBreak/>
        <w:t>TABLES:</w:t>
      </w:r>
    </w:p>
    <w:p w14:paraId="00000054" w14:textId="77777777" w:rsidR="00071C09" w:rsidRPr="00A70FA8" w:rsidRDefault="00071C09">
      <w:pPr>
        <w:spacing w:line="300" w:lineRule="auto"/>
        <w:rPr>
          <w:b/>
        </w:rPr>
      </w:pPr>
    </w:p>
    <w:p w14:paraId="00000055" w14:textId="77777777" w:rsidR="00071C09" w:rsidRPr="00A70FA8" w:rsidRDefault="001B0E05">
      <w:pPr>
        <w:spacing w:line="300" w:lineRule="auto"/>
      </w:pPr>
      <w:r w:rsidRPr="00A70FA8">
        <w:t>Table 1. Mean ± SD photon flux (</w:t>
      </w:r>
      <w:proofErr w:type="spellStart"/>
      <w:r w:rsidRPr="00A70FA8">
        <w:t>μmol</w:t>
      </w:r>
      <w:proofErr w:type="spellEnd"/>
      <w:r w:rsidRPr="00A70FA8">
        <w:t xml:space="preserve"> m</w:t>
      </w:r>
      <w:r w:rsidRPr="00A70FA8">
        <w:rPr>
          <w:vertAlign w:val="superscript"/>
        </w:rPr>
        <w:t>-2</w:t>
      </w:r>
      <w:r w:rsidRPr="00A70FA8">
        <w:t xml:space="preserve"> s</w:t>
      </w:r>
      <w:r w:rsidRPr="00A70FA8">
        <w:rPr>
          <w:vertAlign w:val="superscript"/>
        </w:rPr>
        <w:t>-1</w:t>
      </w:r>
      <w:r w:rsidRPr="00A70FA8">
        <w:t>) for three ice regimes from Lake Superior and corresponding laboratory experimental light conditions.</w:t>
      </w:r>
    </w:p>
    <w:p w14:paraId="00000056" w14:textId="77777777" w:rsidR="00071C09" w:rsidRPr="00A70FA8" w:rsidRDefault="00071C09">
      <w:pPr>
        <w:spacing w:line="300" w:lineRule="auto"/>
      </w:pPr>
    </w:p>
    <w:tbl>
      <w:tblPr>
        <w:tblStyle w:val="a"/>
        <w:tblW w:w="7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4"/>
        <w:gridCol w:w="2016"/>
        <w:gridCol w:w="2016"/>
        <w:gridCol w:w="2016"/>
      </w:tblGrid>
      <w:tr w:rsidR="00A70FA8" w:rsidRPr="00A70FA8" w14:paraId="47072161"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57" w14:textId="77777777" w:rsidR="00071C09" w:rsidRPr="00A70FA8" w:rsidRDefault="00071C09">
            <w:pPr>
              <w:spacing w:line="300" w:lineRule="auto"/>
            </w:pPr>
          </w:p>
        </w:tc>
        <w:tc>
          <w:tcPr>
            <w:tcW w:w="6048" w:type="dxa"/>
            <w:gridSpan w:val="3"/>
            <w:tcBorders>
              <w:top w:val="single" w:sz="4" w:space="0" w:color="000000"/>
              <w:left w:val="nil"/>
              <w:bottom w:val="single" w:sz="4" w:space="0" w:color="000000"/>
              <w:right w:val="nil"/>
            </w:tcBorders>
            <w:tcMar>
              <w:top w:w="0" w:type="dxa"/>
              <w:left w:w="108" w:type="dxa"/>
              <w:bottom w:w="0" w:type="dxa"/>
              <w:right w:w="108" w:type="dxa"/>
            </w:tcMar>
            <w:vAlign w:val="center"/>
          </w:tcPr>
          <w:p w14:paraId="00000058" w14:textId="77777777" w:rsidR="00071C09" w:rsidRPr="00A70FA8" w:rsidRDefault="001B0E05">
            <w:pPr>
              <w:spacing w:line="300" w:lineRule="auto"/>
              <w:jc w:val="center"/>
            </w:pPr>
            <w:r w:rsidRPr="00A70FA8">
              <w:t>Ice Cover (Light Treatment)</w:t>
            </w:r>
          </w:p>
        </w:tc>
      </w:tr>
      <w:tr w:rsidR="00A70FA8" w:rsidRPr="00A70FA8" w14:paraId="7798714F"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5B" w14:textId="77777777" w:rsidR="00071C09" w:rsidRPr="00A70FA8" w:rsidRDefault="001B0E05">
            <w:pPr>
              <w:spacing w:line="300" w:lineRule="auto"/>
            </w:pPr>
            <w:r w:rsidRPr="00A70FA8">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5C" w14:textId="77777777" w:rsidR="00071C09" w:rsidRPr="00A70FA8" w:rsidRDefault="001B0E05">
            <w:pPr>
              <w:spacing w:line="300" w:lineRule="auto"/>
              <w:jc w:val="center"/>
            </w:pPr>
            <w:r w:rsidRPr="00A70FA8">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5D" w14:textId="77777777" w:rsidR="00071C09" w:rsidRPr="00A70FA8" w:rsidRDefault="001B0E05">
            <w:pPr>
              <w:spacing w:line="300" w:lineRule="auto"/>
              <w:jc w:val="center"/>
            </w:pPr>
            <w:r w:rsidRPr="00A70FA8">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5E" w14:textId="77777777" w:rsidR="00071C09" w:rsidRPr="00A70FA8" w:rsidRDefault="001B0E05">
            <w:pPr>
              <w:spacing w:line="300" w:lineRule="auto"/>
              <w:jc w:val="center"/>
            </w:pPr>
            <w:r w:rsidRPr="00A70FA8">
              <w:t>&lt; 10% (High)</w:t>
            </w:r>
          </w:p>
        </w:tc>
      </w:tr>
      <w:tr w:rsidR="00A70FA8" w:rsidRPr="00A70FA8" w14:paraId="2E3FD332"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5F" w14:textId="77777777" w:rsidR="00071C09" w:rsidRPr="00A70FA8" w:rsidRDefault="001B0E05">
            <w:pPr>
              <w:spacing w:line="300" w:lineRule="auto"/>
            </w:pPr>
            <w:r w:rsidRPr="00A70FA8">
              <w:t>Lake Superior</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60" w14:textId="77777777" w:rsidR="00071C09" w:rsidRPr="00A70FA8" w:rsidRDefault="001B0E05">
            <w:pPr>
              <w:spacing w:line="300" w:lineRule="auto"/>
              <w:jc w:val="center"/>
            </w:pPr>
            <w:r w:rsidRPr="00A70FA8">
              <w:t>1.96 ± 1.07</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61" w14:textId="77777777" w:rsidR="00071C09" w:rsidRPr="00A70FA8" w:rsidRDefault="001B0E05">
            <w:pPr>
              <w:spacing w:line="300" w:lineRule="auto"/>
              <w:jc w:val="center"/>
            </w:pPr>
            <w:r w:rsidRPr="00A70FA8">
              <w:t>3.35 ± 2.54</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62" w14:textId="77777777" w:rsidR="00071C09" w:rsidRPr="00A70FA8" w:rsidRDefault="001B0E05">
            <w:pPr>
              <w:spacing w:line="300" w:lineRule="auto"/>
              <w:jc w:val="center"/>
            </w:pPr>
            <w:r w:rsidRPr="00A70FA8">
              <w:t>5.45 ± 5.88</w:t>
            </w:r>
          </w:p>
        </w:tc>
      </w:tr>
      <w:tr w:rsidR="00A70FA8" w:rsidRPr="00A70FA8" w14:paraId="6195E36E"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63" w14:textId="77777777" w:rsidR="00071C09" w:rsidRPr="00A70FA8" w:rsidRDefault="001B0E05">
            <w:pPr>
              <w:spacing w:line="300" w:lineRule="auto"/>
            </w:pPr>
            <w:r w:rsidRPr="00A70FA8">
              <w:t>Laboratory</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64" w14:textId="77777777" w:rsidR="00071C09" w:rsidRPr="00A70FA8" w:rsidRDefault="001B0E05">
            <w:pPr>
              <w:spacing w:line="300" w:lineRule="auto"/>
              <w:jc w:val="center"/>
            </w:pPr>
            <w:r w:rsidRPr="00A70FA8">
              <w:t>0.62 ± 0.06</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65" w14:textId="77777777" w:rsidR="00071C09" w:rsidRPr="00A70FA8" w:rsidRDefault="001B0E05">
            <w:pPr>
              <w:spacing w:line="300" w:lineRule="auto"/>
              <w:jc w:val="center"/>
            </w:pPr>
            <w:r w:rsidRPr="00A70FA8">
              <w:t>3.85 ± 1.88</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66" w14:textId="77777777" w:rsidR="00071C09" w:rsidRPr="00A70FA8" w:rsidRDefault="001B0E05">
            <w:pPr>
              <w:spacing w:line="300" w:lineRule="auto"/>
              <w:jc w:val="center"/>
            </w:pPr>
            <w:r w:rsidRPr="00A70FA8">
              <w:t>6.15 ± 0.99</w:t>
            </w:r>
          </w:p>
        </w:tc>
      </w:tr>
    </w:tbl>
    <w:p w14:paraId="00000067" w14:textId="77777777" w:rsidR="00071C09" w:rsidRPr="00A70FA8" w:rsidRDefault="00071C09">
      <w:pPr>
        <w:spacing w:line="300" w:lineRule="auto"/>
      </w:pPr>
    </w:p>
    <w:p w14:paraId="00000068" w14:textId="77777777" w:rsidR="00071C09" w:rsidRPr="00A70FA8" w:rsidRDefault="00071C09">
      <w:pPr>
        <w:spacing w:line="300" w:lineRule="auto"/>
      </w:pPr>
    </w:p>
    <w:p w14:paraId="00000069" w14:textId="77777777" w:rsidR="00071C09" w:rsidRPr="00A70FA8" w:rsidRDefault="001B0E05">
      <w:pPr>
        <w:spacing w:line="300" w:lineRule="auto"/>
      </w:pPr>
      <w:r w:rsidRPr="00A70FA8">
        <w:t>Table 2. Mean ± SD water temperatures (°C) during embryo incubations from each light treatment for Lakes Superior and Ontario.</w:t>
      </w:r>
    </w:p>
    <w:p w14:paraId="0000006A" w14:textId="77777777" w:rsidR="00071C09" w:rsidRPr="00A70FA8" w:rsidRDefault="00071C09">
      <w:pPr>
        <w:spacing w:line="300" w:lineRule="auto"/>
      </w:pPr>
    </w:p>
    <w:p w14:paraId="0000006B" w14:textId="77777777" w:rsidR="00071C09" w:rsidRPr="00A70FA8" w:rsidRDefault="00071C09">
      <w:pPr>
        <w:spacing w:line="300" w:lineRule="auto"/>
      </w:pPr>
    </w:p>
    <w:tbl>
      <w:tblPr>
        <w:tblStyle w:val="a0"/>
        <w:tblW w:w="561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440"/>
        <w:gridCol w:w="1440"/>
        <w:gridCol w:w="1440"/>
      </w:tblGrid>
      <w:tr w:rsidR="00A70FA8" w:rsidRPr="00A70FA8" w14:paraId="4E42CAA0" w14:textId="77777777">
        <w:trPr>
          <w:trHeight w:val="331"/>
          <w:jc w:val="center"/>
        </w:trPr>
        <w:tc>
          <w:tcPr>
            <w:tcW w:w="1296" w:type="dxa"/>
            <w:tcBorders>
              <w:left w:val="nil"/>
              <w:bottom w:val="nil"/>
              <w:right w:val="nil"/>
            </w:tcBorders>
            <w:vAlign w:val="center"/>
          </w:tcPr>
          <w:p w14:paraId="0000006C" w14:textId="77777777" w:rsidR="00071C09" w:rsidRPr="00A70FA8" w:rsidRDefault="00071C09">
            <w:pPr>
              <w:spacing w:line="300" w:lineRule="auto"/>
            </w:pPr>
          </w:p>
        </w:tc>
        <w:tc>
          <w:tcPr>
            <w:tcW w:w="4320" w:type="dxa"/>
            <w:gridSpan w:val="3"/>
            <w:tcBorders>
              <w:left w:val="nil"/>
              <w:bottom w:val="single" w:sz="4" w:space="0" w:color="000000"/>
              <w:right w:val="nil"/>
            </w:tcBorders>
            <w:vAlign w:val="center"/>
          </w:tcPr>
          <w:p w14:paraId="0000006D" w14:textId="77777777" w:rsidR="00071C09" w:rsidRPr="00A70FA8" w:rsidRDefault="001B0E05">
            <w:pPr>
              <w:spacing w:line="300" w:lineRule="auto"/>
              <w:jc w:val="center"/>
            </w:pPr>
            <w:r w:rsidRPr="00A70FA8">
              <w:t>Light Treatment</w:t>
            </w:r>
          </w:p>
        </w:tc>
      </w:tr>
      <w:tr w:rsidR="00A70FA8" w:rsidRPr="00A70FA8" w14:paraId="736449E4" w14:textId="77777777">
        <w:trPr>
          <w:trHeight w:val="331"/>
          <w:jc w:val="center"/>
        </w:trPr>
        <w:tc>
          <w:tcPr>
            <w:tcW w:w="1296" w:type="dxa"/>
            <w:tcBorders>
              <w:top w:val="nil"/>
              <w:left w:val="nil"/>
              <w:bottom w:val="single" w:sz="4" w:space="0" w:color="000000"/>
              <w:right w:val="nil"/>
            </w:tcBorders>
            <w:vAlign w:val="center"/>
          </w:tcPr>
          <w:p w14:paraId="00000070" w14:textId="77777777" w:rsidR="00071C09" w:rsidRPr="00A70FA8" w:rsidRDefault="001B0E05">
            <w:pPr>
              <w:spacing w:line="300" w:lineRule="auto"/>
            </w:pPr>
            <w:r w:rsidRPr="00A70FA8">
              <w:t>Lake</w:t>
            </w:r>
          </w:p>
        </w:tc>
        <w:tc>
          <w:tcPr>
            <w:tcW w:w="1440" w:type="dxa"/>
            <w:tcBorders>
              <w:left w:val="nil"/>
              <w:bottom w:val="single" w:sz="4" w:space="0" w:color="000000"/>
              <w:right w:val="nil"/>
            </w:tcBorders>
            <w:vAlign w:val="center"/>
          </w:tcPr>
          <w:p w14:paraId="00000071" w14:textId="77777777" w:rsidR="00071C09" w:rsidRPr="00A70FA8" w:rsidRDefault="001B0E05">
            <w:pPr>
              <w:spacing w:line="300" w:lineRule="auto"/>
              <w:jc w:val="center"/>
            </w:pPr>
            <w:r w:rsidRPr="00A70FA8">
              <w:t>High</w:t>
            </w:r>
          </w:p>
        </w:tc>
        <w:tc>
          <w:tcPr>
            <w:tcW w:w="1440" w:type="dxa"/>
            <w:tcBorders>
              <w:left w:val="nil"/>
              <w:bottom w:val="single" w:sz="4" w:space="0" w:color="000000"/>
              <w:right w:val="nil"/>
            </w:tcBorders>
            <w:vAlign w:val="center"/>
          </w:tcPr>
          <w:p w14:paraId="00000072" w14:textId="77777777" w:rsidR="00071C09" w:rsidRPr="00A70FA8" w:rsidRDefault="001B0E05">
            <w:pPr>
              <w:spacing w:line="300" w:lineRule="auto"/>
              <w:jc w:val="center"/>
            </w:pPr>
            <w:r w:rsidRPr="00A70FA8">
              <w:t>Medium</w:t>
            </w:r>
          </w:p>
        </w:tc>
        <w:tc>
          <w:tcPr>
            <w:tcW w:w="1440" w:type="dxa"/>
            <w:tcBorders>
              <w:left w:val="nil"/>
              <w:bottom w:val="single" w:sz="4" w:space="0" w:color="000000"/>
              <w:right w:val="nil"/>
            </w:tcBorders>
            <w:vAlign w:val="center"/>
          </w:tcPr>
          <w:p w14:paraId="00000073" w14:textId="77777777" w:rsidR="00071C09" w:rsidRPr="00A70FA8" w:rsidRDefault="001B0E05">
            <w:pPr>
              <w:spacing w:line="300" w:lineRule="auto"/>
              <w:jc w:val="center"/>
            </w:pPr>
            <w:r w:rsidRPr="00A70FA8">
              <w:t>Low</w:t>
            </w:r>
          </w:p>
        </w:tc>
      </w:tr>
      <w:tr w:rsidR="00A70FA8" w:rsidRPr="00A70FA8" w14:paraId="6973B400" w14:textId="77777777">
        <w:trPr>
          <w:trHeight w:val="331"/>
          <w:jc w:val="center"/>
        </w:trPr>
        <w:tc>
          <w:tcPr>
            <w:tcW w:w="1296" w:type="dxa"/>
            <w:tcBorders>
              <w:top w:val="single" w:sz="4" w:space="0" w:color="000000"/>
              <w:left w:val="nil"/>
              <w:bottom w:val="nil"/>
              <w:right w:val="nil"/>
            </w:tcBorders>
            <w:vAlign w:val="center"/>
          </w:tcPr>
          <w:p w14:paraId="00000074" w14:textId="77777777" w:rsidR="00071C09" w:rsidRPr="00A70FA8" w:rsidRDefault="001B0E05">
            <w:pPr>
              <w:spacing w:line="300" w:lineRule="auto"/>
            </w:pPr>
            <w:r w:rsidRPr="00A70FA8">
              <w:t>Superior</w:t>
            </w:r>
          </w:p>
        </w:tc>
        <w:tc>
          <w:tcPr>
            <w:tcW w:w="1440" w:type="dxa"/>
            <w:tcBorders>
              <w:left w:val="nil"/>
              <w:bottom w:val="nil"/>
              <w:right w:val="nil"/>
            </w:tcBorders>
            <w:vAlign w:val="center"/>
          </w:tcPr>
          <w:p w14:paraId="00000075" w14:textId="77777777" w:rsidR="00071C09" w:rsidRPr="00A70FA8" w:rsidRDefault="001B0E05">
            <w:pPr>
              <w:spacing w:line="300" w:lineRule="auto"/>
              <w:jc w:val="center"/>
            </w:pPr>
            <w:r w:rsidRPr="00A70FA8">
              <w:t>4.25 ± 0.24</w:t>
            </w:r>
          </w:p>
        </w:tc>
        <w:tc>
          <w:tcPr>
            <w:tcW w:w="1440" w:type="dxa"/>
            <w:tcBorders>
              <w:left w:val="nil"/>
              <w:bottom w:val="nil"/>
              <w:right w:val="nil"/>
            </w:tcBorders>
            <w:vAlign w:val="center"/>
          </w:tcPr>
          <w:p w14:paraId="00000076" w14:textId="77777777" w:rsidR="00071C09" w:rsidRPr="00A70FA8" w:rsidRDefault="001B0E05">
            <w:pPr>
              <w:spacing w:line="300" w:lineRule="auto"/>
              <w:jc w:val="center"/>
            </w:pPr>
            <w:r w:rsidRPr="00A70FA8">
              <w:t>4.28 ± 0.28</w:t>
            </w:r>
          </w:p>
        </w:tc>
        <w:tc>
          <w:tcPr>
            <w:tcW w:w="1440" w:type="dxa"/>
            <w:tcBorders>
              <w:left w:val="nil"/>
              <w:bottom w:val="nil"/>
              <w:right w:val="nil"/>
            </w:tcBorders>
            <w:vAlign w:val="center"/>
          </w:tcPr>
          <w:p w14:paraId="00000077" w14:textId="77777777" w:rsidR="00071C09" w:rsidRPr="00A70FA8" w:rsidRDefault="001B0E05">
            <w:pPr>
              <w:spacing w:line="300" w:lineRule="auto"/>
              <w:jc w:val="center"/>
            </w:pPr>
            <w:r w:rsidRPr="00A70FA8">
              <w:t>4.34 ± 0.34</w:t>
            </w:r>
          </w:p>
        </w:tc>
      </w:tr>
      <w:tr w:rsidR="00A70FA8" w:rsidRPr="00A70FA8" w14:paraId="16CD4DBA" w14:textId="77777777">
        <w:trPr>
          <w:trHeight w:val="331"/>
          <w:jc w:val="center"/>
        </w:trPr>
        <w:tc>
          <w:tcPr>
            <w:tcW w:w="1296" w:type="dxa"/>
            <w:tcBorders>
              <w:top w:val="nil"/>
              <w:left w:val="nil"/>
              <w:right w:val="nil"/>
            </w:tcBorders>
            <w:vAlign w:val="center"/>
          </w:tcPr>
          <w:p w14:paraId="00000078" w14:textId="77777777" w:rsidR="00071C09" w:rsidRPr="00A70FA8" w:rsidRDefault="001B0E05">
            <w:pPr>
              <w:spacing w:line="300" w:lineRule="auto"/>
            </w:pPr>
            <w:r w:rsidRPr="00A70FA8">
              <w:t>Ontario</w:t>
            </w:r>
          </w:p>
        </w:tc>
        <w:tc>
          <w:tcPr>
            <w:tcW w:w="1440" w:type="dxa"/>
            <w:tcBorders>
              <w:top w:val="nil"/>
              <w:left w:val="nil"/>
              <w:right w:val="nil"/>
            </w:tcBorders>
            <w:vAlign w:val="center"/>
          </w:tcPr>
          <w:p w14:paraId="00000079" w14:textId="77777777" w:rsidR="00071C09" w:rsidRPr="00A70FA8" w:rsidRDefault="001B0E05">
            <w:pPr>
              <w:spacing w:line="300" w:lineRule="auto"/>
              <w:jc w:val="center"/>
            </w:pPr>
            <w:r w:rsidRPr="00A70FA8">
              <w:t>4.24 ± 0.25</w:t>
            </w:r>
          </w:p>
        </w:tc>
        <w:tc>
          <w:tcPr>
            <w:tcW w:w="1440" w:type="dxa"/>
            <w:tcBorders>
              <w:top w:val="nil"/>
              <w:left w:val="nil"/>
              <w:right w:val="nil"/>
            </w:tcBorders>
            <w:vAlign w:val="center"/>
          </w:tcPr>
          <w:p w14:paraId="0000007A" w14:textId="77777777" w:rsidR="00071C09" w:rsidRPr="00A70FA8" w:rsidRDefault="001B0E05">
            <w:pPr>
              <w:spacing w:line="300" w:lineRule="auto"/>
              <w:jc w:val="center"/>
            </w:pPr>
            <w:r w:rsidRPr="00A70FA8">
              <w:t>4.28 ± 0.28</w:t>
            </w:r>
          </w:p>
        </w:tc>
        <w:tc>
          <w:tcPr>
            <w:tcW w:w="1440" w:type="dxa"/>
            <w:tcBorders>
              <w:top w:val="nil"/>
              <w:left w:val="nil"/>
              <w:right w:val="nil"/>
            </w:tcBorders>
            <w:vAlign w:val="center"/>
          </w:tcPr>
          <w:p w14:paraId="0000007B" w14:textId="77777777" w:rsidR="00071C09" w:rsidRPr="00A70FA8" w:rsidRDefault="001B0E05">
            <w:pPr>
              <w:spacing w:line="300" w:lineRule="auto"/>
              <w:jc w:val="center"/>
            </w:pPr>
            <w:r w:rsidRPr="00A70FA8">
              <w:t>4.36 ± 0.36</w:t>
            </w:r>
          </w:p>
        </w:tc>
      </w:tr>
    </w:tbl>
    <w:p w14:paraId="0000007C" w14:textId="77777777" w:rsidR="00071C09" w:rsidRPr="00A70FA8" w:rsidRDefault="00071C09">
      <w:pPr>
        <w:spacing w:line="300" w:lineRule="auto"/>
      </w:pPr>
    </w:p>
    <w:p w14:paraId="0000007D" w14:textId="77777777" w:rsidR="00071C09" w:rsidRPr="00A70FA8" w:rsidRDefault="00071C09">
      <w:pPr>
        <w:spacing w:line="300" w:lineRule="auto"/>
      </w:pPr>
    </w:p>
    <w:p w14:paraId="0000007E" w14:textId="77777777" w:rsidR="00071C09" w:rsidRPr="00A70FA8" w:rsidRDefault="00071C09">
      <w:pPr>
        <w:spacing w:line="300" w:lineRule="auto"/>
      </w:pPr>
    </w:p>
    <w:p w14:paraId="0000007F" w14:textId="63121302" w:rsidR="00071C09" w:rsidRPr="00A70FA8" w:rsidRDefault="001B0E05">
      <w:pPr>
        <w:spacing w:line="300" w:lineRule="auto"/>
      </w:pPr>
      <w:r w:rsidRPr="00A70FA8">
        <w:t>Table 3. Mean ± SD total length (TL) and fresh mass (FM) of the female and males and egg diameters (ED) of the females from Lakes Superior and Ontario cisco (</w:t>
      </w:r>
      <w:r w:rsidRPr="00A70FA8">
        <w:rPr>
          <w:i/>
        </w:rPr>
        <w:t>Coregonus artedi</w:t>
      </w:r>
      <w:r w:rsidRPr="00A70FA8">
        <w:t>)</w:t>
      </w:r>
      <w:r w:rsidRPr="00A70FA8">
        <w:t xml:space="preserve"> used in the experiment</w:t>
      </w:r>
      <w:r w:rsidRPr="00A70FA8">
        <w:t>.</w:t>
      </w:r>
    </w:p>
    <w:p w14:paraId="00000080" w14:textId="77777777" w:rsidR="00071C09" w:rsidRPr="00A70FA8" w:rsidRDefault="00071C09">
      <w:pPr>
        <w:spacing w:line="300" w:lineRule="auto"/>
      </w:pPr>
    </w:p>
    <w:tbl>
      <w:tblPr>
        <w:tblStyle w:val="a1"/>
        <w:tblW w:w="7988"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23"/>
        <w:gridCol w:w="1123"/>
        <w:gridCol w:w="1123"/>
        <w:gridCol w:w="241"/>
        <w:gridCol w:w="1123"/>
        <w:gridCol w:w="1123"/>
        <w:gridCol w:w="1123"/>
      </w:tblGrid>
      <w:tr w:rsidR="00A70FA8" w:rsidRPr="00A70FA8" w14:paraId="46998137" w14:textId="77777777">
        <w:trPr>
          <w:trHeight w:val="432"/>
          <w:jc w:val="center"/>
        </w:trPr>
        <w:tc>
          <w:tcPr>
            <w:tcW w:w="1009" w:type="dxa"/>
            <w:tcBorders>
              <w:top w:val="single" w:sz="12" w:space="0" w:color="000000"/>
            </w:tcBorders>
            <w:tcMar>
              <w:top w:w="0" w:type="dxa"/>
              <w:left w:w="0" w:type="dxa"/>
              <w:bottom w:w="0" w:type="dxa"/>
              <w:right w:w="0" w:type="dxa"/>
            </w:tcMar>
            <w:vAlign w:val="bottom"/>
          </w:tcPr>
          <w:p w14:paraId="00000081" w14:textId="77777777" w:rsidR="00071C09" w:rsidRPr="00A70FA8" w:rsidRDefault="00071C09">
            <w:pPr>
              <w:spacing w:line="300" w:lineRule="auto"/>
              <w:jc w:val="center"/>
              <w:rPr>
                <w:sz w:val="24"/>
                <w:szCs w:val="24"/>
              </w:rPr>
            </w:pPr>
          </w:p>
        </w:tc>
        <w:tc>
          <w:tcPr>
            <w:tcW w:w="3369" w:type="dxa"/>
            <w:gridSpan w:val="3"/>
            <w:tcBorders>
              <w:top w:val="single" w:sz="12" w:space="0" w:color="000000"/>
              <w:bottom w:val="single" w:sz="4" w:space="0" w:color="000000"/>
            </w:tcBorders>
            <w:tcMar>
              <w:top w:w="0" w:type="dxa"/>
              <w:left w:w="0" w:type="dxa"/>
              <w:bottom w:w="0" w:type="dxa"/>
              <w:right w:w="0" w:type="dxa"/>
            </w:tcMar>
            <w:vAlign w:val="center"/>
          </w:tcPr>
          <w:p w14:paraId="00000082" w14:textId="77777777" w:rsidR="00071C09" w:rsidRPr="00A70FA8" w:rsidRDefault="001B0E05">
            <w:pPr>
              <w:spacing w:line="300" w:lineRule="auto"/>
              <w:jc w:val="center"/>
              <w:rPr>
                <w:sz w:val="24"/>
                <w:szCs w:val="24"/>
              </w:rPr>
            </w:pPr>
            <w:r w:rsidRPr="00A70FA8">
              <w:rPr>
                <w:sz w:val="24"/>
                <w:szCs w:val="24"/>
              </w:rPr>
              <w:t>Lake Superior</w:t>
            </w:r>
          </w:p>
        </w:tc>
        <w:tc>
          <w:tcPr>
            <w:tcW w:w="241" w:type="dxa"/>
            <w:tcBorders>
              <w:top w:val="single" w:sz="12" w:space="0" w:color="000000"/>
              <w:bottom w:val="nil"/>
            </w:tcBorders>
            <w:tcMar>
              <w:top w:w="0" w:type="dxa"/>
              <w:left w:w="0" w:type="dxa"/>
              <w:bottom w:w="0" w:type="dxa"/>
              <w:right w:w="0" w:type="dxa"/>
            </w:tcMar>
            <w:vAlign w:val="center"/>
          </w:tcPr>
          <w:p w14:paraId="00000085" w14:textId="77777777" w:rsidR="00071C09" w:rsidRPr="00A70FA8" w:rsidRDefault="00071C09">
            <w:pPr>
              <w:spacing w:line="300" w:lineRule="auto"/>
              <w:jc w:val="center"/>
              <w:rPr>
                <w:sz w:val="24"/>
                <w:szCs w:val="24"/>
              </w:rPr>
            </w:pPr>
          </w:p>
        </w:tc>
        <w:tc>
          <w:tcPr>
            <w:tcW w:w="3369" w:type="dxa"/>
            <w:gridSpan w:val="3"/>
            <w:tcBorders>
              <w:top w:val="single" w:sz="12" w:space="0" w:color="000000"/>
              <w:bottom w:val="single" w:sz="4" w:space="0" w:color="000000"/>
            </w:tcBorders>
            <w:tcMar>
              <w:top w:w="0" w:type="dxa"/>
              <w:left w:w="0" w:type="dxa"/>
              <w:bottom w:w="0" w:type="dxa"/>
              <w:right w:w="0" w:type="dxa"/>
            </w:tcMar>
            <w:vAlign w:val="center"/>
          </w:tcPr>
          <w:p w14:paraId="00000086" w14:textId="77777777" w:rsidR="00071C09" w:rsidRPr="00A70FA8" w:rsidRDefault="001B0E05">
            <w:pPr>
              <w:spacing w:line="300" w:lineRule="auto"/>
              <w:jc w:val="center"/>
              <w:rPr>
                <w:sz w:val="24"/>
                <w:szCs w:val="24"/>
              </w:rPr>
            </w:pPr>
            <w:r w:rsidRPr="00A70FA8">
              <w:rPr>
                <w:sz w:val="24"/>
                <w:szCs w:val="24"/>
              </w:rPr>
              <w:t>Lake O</w:t>
            </w:r>
            <w:r w:rsidRPr="00A70FA8">
              <w:rPr>
                <w:sz w:val="24"/>
                <w:szCs w:val="24"/>
              </w:rPr>
              <w:t>ntario</w:t>
            </w:r>
          </w:p>
        </w:tc>
      </w:tr>
      <w:tr w:rsidR="00A70FA8" w:rsidRPr="00A70FA8" w14:paraId="09FEE2FD" w14:textId="77777777">
        <w:trPr>
          <w:trHeight w:val="432"/>
          <w:jc w:val="center"/>
        </w:trPr>
        <w:tc>
          <w:tcPr>
            <w:tcW w:w="1009" w:type="dxa"/>
            <w:tcBorders>
              <w:bottom w:val="single" w:sz="4" w:space="0" w:color="000000"/>
            </w:tcBorders>
            <w:tcMar>
              <w:top w:w="0" w:type="dxa"/>
              <w:left w:w="0" w:type="dxa"/>
              <w:bottom w:w="0" w:type="dxa"/>
              <w:right w:w="0" w:type="dxa"/>
            </w:tcMar>
            <w:vAlign w:val="center"/>
          </w:tcPr>
          <w:p w14:paraId="00000089" w14:textId="77777777" w:rsidR="00071C09" w:rsidRPr="00A70FA8" w:rsidRDefault="001B0E05">
            <w:pPr>
              <w:spacing w:line="300" w:lineRule="auto"/>
              <w:jc w:val="center"/>
              <w:rPr>
                <w:sz w:val="24"/>
                <w:szCs w:val="24"/>
              </w:rPr>
            </w:pPr>
            <w:r w:rsidRPr="00A70FA8">
              <w:rPr>
                <w:sz w:val="24"/>
                <w:szCs w:val="24"/>
              </w:rPr>
              <w:t>Sex</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8A" w14:textId="77777777" w:rsidR="00071C09" w:rsidRPr="00A70FA8" w:rsidRDefault="001B0E05">
            <w:pPr>
              <w:spacing w:line="300" w:lineRule="auto"/>
              <w:jc w:val="center"/>
              <w:rPr>
                <w:sz w:val="24"/>
                <w:szCs w:val="24"/>
              </w:rPr>
            </w:pPr>
            <w:r w:rsidRPr="00A70FA8">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8B" w14:textId="77777777" w:rsidR="00071C09" w:rsidRPr="00A70FA8" w:rsidRDefault="001B0E05">
            <w:pPr>
              <w:spacing w:line="300" w:lineRule="auto"/>
              <w:jc w:val="center"/>
              <w:rPr>
                <w:sz w:val="24"/>
                <w:szCs w:val="24"/>
              </w:rPr>
            </w:pPr>
            <w:r w:rsidRPr="00A70FA8">
              <w:rPr>
                <w:sz w:val="24"/>
                <w:szCs w:val="24"/>
              </w:rPr>
              <w:t>FM (g)</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8C" w14:textId="77777777" w:rsidR="00071C09" w:rsidRPr="00A70FA8" w:rsidRDefault="001B0E05">
            <w:pPr>
              <w:spacing w:line="300" w:lineRule="auto"/>
              <w:jc w:val="center"/>
              <w:rPr>
                <w:sz w:val="24"/>
                <w:szCs w:val="24"/>
              </w:rPr>
            </w:pPr>
            <w:r w:rsidRPr="00A70FA8">
              <w:rPr>
                <w:sz w:val="24"/>
                <w:szCs w:val="24"/>
              </w:rPr>
              <w:t>ED (mm)</w:t>
            </w:r>
          </w:p>
        </w:tc>
        <w:tc>
          <w:tcPr>
            <w:tcW w:w="241" w:type="dxa"/>
            <w:tcBorders>
              <w:top w:val="nil"/>
              <w:bottom w:val="single" w:sz="4" w:space="0" w:color="000000"/>
            </w:tcBorders>
            <w:tcMar>
              <w:top w:w="0" w:type="dxa"/>
              <w:left w:w="0" w:type="dxa"/>
              <w:bottom w:w="0" w:type="dxa"/>
              <w:right w:w="0" w:type="dxa"/>
            </w:tcMar>
          </w:tcPr>
          <w:p w14:paraId="0000008D" w14:textId="77777777" w:rsidR="00071C09" w:rsidRPr="00A70FA8" w:rsidRDefault="00071C09">
            <w:pPr>
              <w:spacing w:line="300" w:lineRule="auto"/>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8E" w14:textId="77777777" w:rsidR="00071C09" w:rsidRPr="00A70FA8" w:rsidRDefault="001B0E05">
            <w:pPr>
              <w:spacing w:line="300" w:lineRule="auto"/>
              <w:jc w:val="center"/>
              <w:rPr>
                <w:sz w:val="24"/>
                <w:szCs w:val="24"/>
              </w:rPr>
            </w:pPr>
            <w:r w:rsidRPr="00A70FA8">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8F" w14:textId="77777777" w:rsidR="00071C09" w:rsidRPr="00A70FA8" w:rsidRDefault="001B0E05">
            <w:pPr>
              <w:spacing w:line="300" w:lineRule="auto"/>
              <w:jc w:val="center"/>
              <w:rPr>
                <w:sz w:val="24"/>
                <w:szCs w:val="24"/>
              </w:rPr>
            </w:pPr>
            <w:r w:rsidRPr="00A70FA8">
              <w:rPr>
                <w:sz w:val="24"/>
                <w:szCs w:val="24"/>
              </w:rPr>
              <w:t>FM (g)</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90" w14:textId="77777777" w:rsidR="00071C09" w:rsidRPr="00A70FA8" w:rsidRDefault="001B0E05">
            <w:pPr>
              <w:spacing w:line="300" w:lineRule="auto"/>
              <w:jc w:val="center"/>
              <w:rPr>
                <w:sz w:val="24"/>
                <w:szCs w:val="24"/>
              </w:rPr>
            </w:pPr>
            <w:r w:rsidRPr="00A70FA8">
              <w:rPr>
                <w:sz w:val="24"/>
                <w:szCs w:val="24"/>
              </w:rPr>
              <w:t>ED (mm)</w:t>
            </w:r>
          </w:p>
        </w:tc>
      </w:tr>
      <w:tr w:rsidR="00A70FA8" w:rsidRPr="00A70FA8" w14:paraId="1256CCBE" w14:textId="77777777">
        <w:trPr>
          <w:trHeight w:val="720"/>
          <w:jc w:val="center"/>
        </w:trPr>
        <w:tc>
          <w:tcPr>
            <w:tcW w:w="1009" w:type="dxa"/>
            <w:tcBorders>
              <w:top w:val="single" w:sz="4" w:space="0" w:color="000000"/>
              <w:bottom w:val="nil"/>
            </w:tcBorders>
            <w:tcMar>
              <w:top w:w="0" w:type="dxa"/>
              <w:left w:w="0" w:type="dxa"/>
              <w:bottom w:w="0" w:type="dxa"/>
              <w:right w:w="0" w:type="dxa"/>
            </w:tcMar>
            <w:vAlign w:val="center"/>
          </w:tcPr>
          <w:p w14:paraId="00000091" w14:textId="77777777" w:rsidR="00071C09" w:rsidRPr="00A70FA8" w:rsidRDefault="001B0E05">
            <w:pPr>
              <w:spacing w:line="300" w:lineRule="auto"/>
              <w:jc w:val="center"/>
              <w:rPr>
                <w:sz w:val="24"/>
                <w:szCs w:val="24"/>
              </w:rPr>
            </w:pPr>
            <w:r w:rsidRPr="00A70FA8">
              <w:rPr>
                <w:sz w:val="24"/>
                <w:szCs w:val="24"/>
              </w:rPr>
              <w:t>Female</w:t>
            </w:r>
          </w:p>
        </w:tc>
        <w:tc>
          <w:tcPr>
            <w:tcW w:w="1123" w:type="dxa"/>
            <w:tcBorders>
              <w:top w:val="single" w:sz="4" w:space="0" w:color="000000"/>
              <w:bottom w:val="nil"/>
            </w:tcBorders>
            <w:tcMar>
              <w:top w:w="0" w:type="dxa"/>
              <w:left w:w="0" w:type="dxa"/>
              <w:bottom w:w="0" w:type="dxa"/>
              <w:right w:w="0" w:type="dxa"/>
            </w:tcMar>
            <w:vAlign w:val="center"/>
          </w:tcPr>
          <w:p w14:paraId="00000092" w14:textId="77777777" w:rsidR="00071C09" w:rsidRPr="00A70FA8" w:rsidRDefault="001B0E05">
            <w:pPr>
              <w:spacing w:line="300" w:lineRule="auto"/>
              <w:jc w:val="center"/>
              <w:rPr>
                <w:sz w:val="24"/>
                <w:szCs w:val="24"/>
              </w:rPr>
            </w:pPr>
            <w:r w:rsidRPr="00A70FA8">
              <w:rPr>
                <w:sz w:val="24"/>
                <w:szCs w:val="24"/>
              </w:rPr>
              <w:t>428.92</w:t>
            </w:r>
          </w:p>
          <w:p w14:paraId="00000093" w14:textId="77777777" w:rsidR="00071C09" w:rsidRPr="00A70FA8" w:rsidRDefault="001B0E05">
            <w:pPr>
              <w:spacing w:line="300" w:lineRule="auto"/>
              <w:jc w:val="center"/>
              <w:rPr>
                <w:sz w:val="24"/>
                <w:szCs w:val="24"/>
              </w:rPr>
            </w:pPr>
            <w:r w:rsidRPr="00A70FA8">
              <w:rPr>
                <w:sz w:val="24"/>
                <w:szCs w:val="24"/>
              </w:rPr>
              <w:t>± 44.40</w:t>
            </w:r>
          </w:p>
        </w:tc>
        <w:tc>
          <w:tcPr>
            <w:tcW w:w="1123" w:type="dxa"/>
            <w:tcBorders>
              <w:top w:val="single" w:sz="4" w:space="0" w:color="000000"/>
              <w:bottom w:val="nil"/>
            </w:tcBorders>
            <w:tcMar>
              <w:top w:w="0" w:type="dxa"/>
              <w:left w:w="0" w:type="dxa"/>
              <w:bottom w:w="0" w:type="dxa"/>
              <w:right w:w="0" w:type="dxa"/>
            </w:tcMar>
            <w:vAlign w:val="center"/>
          </w:tcPr>
          <w:p w14:paraId="00000094" w14:textId="77777777" w:rsidR="00071C09" w:rsidRPr="00A70FA8" w:rsidRDefault="001B0E05">
            <w:pPr>
              <w:spacing w:line="300" w:lineRule="auto"/>
              <w:jc w:val="center"/>
              <w:rPr>
                <w:sz w:val="24"/>
                <w:szCs w:val="24"/>
              </w:rPr>
            </w:pPr>
            <w:r w:rsidRPr="00A70FA8">
              <w:rPr>
                <w:sz w:val="24"/>
                <w:szCs w:val="24"/>
              </w:rPr>
              <w:t>676.02</w:t>
            </w:r>
          </w:p>
          <w:p w14:paraId="00000095" w14:textId="77777777" w:rsidR="00071C09" w:rsidRPr="00A70FA8" w:rsidRDefault="001B0E05">
            <w:pPr>
              <w:spacing w:line="300" w:lineRule="auto"/>
              <w:jc w:val="center"/>
              <w:rPr>
                <w:sz w:val="24"/>
                <w:szCs w:val="24"/>
              </w:rPr>
            </w:pPr>
            <w:r w:rsidRPr="00A70FA8">
              <w:rPr>
                <w:sz w:val="24"/>
                <w:szCs w:val="24"/>
              </w:rPr>
              <w:t>± 181.51</w:t>
            </w:r>
          </w:p>
        </w:tc>
        <w:tc>
          <w:tcPr>
            <w:tcW w:w="1123" w:type="dxa"/>
            <w:tcBorders>
              <w:top w:val="single" w:sz="4" w:space="0" w:color="000000"/>
              <w:bottom w:val="nil"/>
            </w:tcBorders>
            <w:tcMar>
              <w:top w:w="0" w:type="dxa"/>
              <w:left w:w="0" w:type="dxa"/>
              <w:bottom w:w="0" w:type="dxa"/>
              <w:right w:w="0" w:type="dxa"/>
            </w:tcMar>
            <w:vAlign w:val="center"/>
          </w:tcPr>
          <w:p w14:paraId="00000096" w14:textId="77777777" w:rsidR="00071C09" w:rsidRPr="00A70FA8" w:rsidRDefault="001B0E05">
            <w:pPr>
              <w:spacing w:line="300" w:lineRule="auto"/>
              <w:jc w:val="center"/>
              <w:rPr>
                <w:sz w:val="24"/>
                <w:szCs w:val="24"/>
              </w:rPr>
            </w:pPr>
            <w:r w:rsidRPr="00A70FA8">
              <w:rPr>
                <w:sz w:val="24"/>
                <w:szCs w:val="24"/>
              </w:rPr>
              <w:t xml:space="preserve">2.14 </w:t>
            </w:r>
          </w:p>
          <w:p w14:paraId="00000097" w14:textId="77777777" w:rsidR="00071C09" w:rsidRPr="00A70FA8" w:rsidRDefault="001B0E05">
            <w:pPr>
              <w:spacing w:line="300" w:lineRule="auto"/>
              <w:jc w:val="center"/>
              <w:rPr>
                <w:sz w:val="24"/>
                <w:szCs w:val="24"/>
              </w:rPr>
            </w:pPr>
            <w:r w:rsidRPr="00A70FA8">
              <w:rPr>
                <w:sz w:val="24"/>
                <w:szCs w:val="24"/>
              </w:rPr>
              <w:t>± 0.12</w:t>
            </w:r>
          </w:p>
        </w:tc>
        <w:tc>
          <w:tcPr>
            <w:tcW w:w="241" w:type="dxa"/>
            <w:tcBorders>
              <w:top w:val="single" w:sz="4" w:space="0" w:color="000000"/>
              <w:bottom w:val="nil"/>
            </w:tcBorders>
            <w:tcMar>
              <w:top w:w="0" w:type="dxa"/>
              <w:left w:w="0" w:type="dxa"/>
              <w:bottom w:w="0" w:type="dxa"/>
              <w:right w:w="0" w:type="dxa"/>
            </w:tcMar>
          </w:tcPr>
          <w:p w14:paraId="00000098" w14:textId="77777777" w:rsidR="00071C09" w:rsidRPr="00A70FA8" w:rsidRDefault="00071C09">
            <w:pPr>
              <w:spacing w:line="300" w:lineRule="auto"/>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099" w14:textId="77777777" w:rsidR="00071C09" w:rsidRPr="00A70FA8" w:rsidRDefault="001B0E05">
            <w:pPr>
              <w:spacing w:line="300" w:lineRule="auto"/>
              <w:jc w:val="center"/>
              <w:rPr>
                <w:sz w:val="24"/>
                <w:szCs w:val="24"/>
              </w:rPr>
            </w:pPr>
            <w:r w:rsidRPr="00A70FA8">
              <w:rPr>
                <w:sz w:val="24"/>
                <w:szCs w:val="24"/>
              </w:rPr>
              <w:t xml:space="preserve">380.33 </w:t>
            </w:r>
          </w:p>
          <w:p w14:paraId="0000009A" w14:textId="77777777" w:rsidR="00071C09" w:rsidRPr="00A70FA8" w:rsidRDefault="001B0E05">
            <w:pPr>
              <w:spacing w:line="300" w:lineRule="auto"/>
              <w:jc w:val="center"/>
              <w:rPr>
                <w:sz w:val="24"/>
                <w:szCs w:val="24"/>
              </w:rPr>
            </w:pPr>
            <w:r w:rsidRPr="00A70FA8">
              <w:rPr>
                <w:sz w:val="24"/>
                <w:szCs w:val="24"/>
              </w:rPr>
              <w:t>± 24.18</w:t>
            </w:r>
          </w:p>
        </w:tc>
        <w:tc>
          <w:tcPr>
            <w:tcW w:w="1123" w:type="dxa"/>
            <w:tcBorders>
              <w:top w:val="single" w:sz="4" w:space="0" w:color="000000"/>
              <w:bottom w:val="nil"/>
            </w:tcBorders>
            <w:tcMar>
              <w:top w:w="0" w:type="dxa"/>
              <w:left w:w="0" w:type="dxa"/>
              <w:bottom w:w="0" w:type="dxa"/>
              <w:right w:w="0" w:type="dxa"/>
            </w:tcMar>
            <w:vAlign w:val="center"/>
          </w:tcPr>
          <w:p w14:paraId="0000009B" w14:textId="77777777" w:rsidR="00071C09" w:rsidRPr="00A70FA8" w:rsidRDefault="001B0E05">
            <w:pPr>
              <w:spacing w:line="300" w:lineRule="auto"/>
              <w:jc w:val="center"/>
              <w:rPr>
                <w:sz w:val="24"/>
                <w:szCs w:val="24"/>
              </w:rPr>
            </w:pPr>
            <w:r w:rsidRPr="00A70FA8">
              <w:rPr>
                <w:sz w:val="24"/>
                <w:szCs w:val="24"/>
              </w:rPr>
              <w:t xml:space="preserve">567.59 </w:t>
            </w:r>
          </w:p>
          <w:p w14:paraId="0000009C" w14:textId="77777777" w:rsidR="00071C09" w:rsidRPr="00A70FA8" w:rsidRDefault="001B0E05">
            <w:pPr>
              <w:spacing w:line="300" w:lineRule="auto"/>
              <w:jc w:val="center"/>
              <w:rPr>
                <w:sz w:val="24"/>
                <w:szCs w:val="24"/>
              </w:rPr>
            </w:pPr>
            <w:r w:rsidRPr="00A70FA8">
              <w:rPr>
                <w:sz w:val="24"/>
                <w:szCs w:val="24"/>
              </w:rPr>
              <w:t>± 122.89</w:t>
            </w:r>
          </w:p>
        </w:tc>
        <w:tc>
          <w:tcPr>
            <w:tcW w:w="1123" w:type="dxa"/>
            <w:tcBorders>
              <w:top w:val="single" w:sz="4" w:space="0" w:color="000000"/>
              <w:bottom w:val="nil"/>
            </w:tcBorders>
            <w:tcMar>
              <w:top w:w="0" w:type="dxa"/>
              <w:left w:w="0" w:type="dxa"/>
              <w:bottom w:w="0" w:type="dxa"/>
              <w:right w:w="0" w:type="dxa"/>
            </w:tcMar>
            <w:vAlign w:val="center"/>
          </w:tcPr>
          <w:p w14:paraId="0000009D" w14:textId="77777777" w:rsidR="00071C09" w:rsidRPr="00A70FA8" w:rsidRDefault="001B0E05">
            <w:pPr>
              <w:spacing w:line="300" w:lineRule="auto"/>
              <w:jc w:val="center"/>
              <w:rPr>
                <w:sz w:val="24"/>
                <w:szCs w:val="24"/>
              </w:rPr>
            </w:pPr>
            <w:r w:rsidRPr="00A70FA8">
              <w:rPr>
                <w:sz w:val="24"/>
                <w:szCs w:val="24"/>
              </w:rPr>
              <w:t>2.30</w:t>
            </w:r>
          </w:p>
          <w:p w14:paraId="0000009E" w14:textId="77777777" w:rsidR="00071C09" w:rsidRPr="00A70FA8" w:rsidRDefault="001B0E05">
            <w:pPr>
              <w:spacing w:line="300" w:lineRule="auto"/>
              <w:jc w:val="center"/>
              <w:rPr>
                <w:sz w:val="24"/>
                <w:szCs w:val="24"/>
              </w:rPr>
            </w:pPr>
            <w:r w:rsidRPr="00A70FA8">
              <w:rPr>
                <w:sz w:val="24"/>
                <w:szCs w:val="24"/>
              </w:rPr>
              <w:t>± 0.08</w:t>
            </w:r>
          </w:p>
        </w:tc>
      </w:tr>
      <w:tr w:rsidR="00A70FA8" w:rsidRPr="00A70FA8" w14:paraId="26F95DC8" w14:textId="77777777">
        <w:trPr>
          <w:trHeight w:val="720"/>
          <w:jc w:val="center"/>
        </w:trPr>
        <w:tc>
          <w:tcPr>
            <w:tcW w:w="1009" w:type="dxa"/>
            <w:tcBorders>
              <w:top w:val="nil"/>
              <w:bottom w:val="single" w:sz="12" w:space="0" w:color="000000"/>
            </w:tcBorders>
            <w:tcMar>
              <w:top w:w="0" w:type="dxa"/>
              <w:left w:w="0" w:type="dxa"/>
              <w:bottom w:w="0" w:type="dxa"/>
              <w:right w:w="0" w:type="dxa"/>
            </w:tcMar>
            <w:vAlign w:val="center"/>
          </w:tcPr>
          <w:p w14:paraId="0000009F" w14:textId="77777777" w:rsidR="00071C09" w:rsidRPr="00A70FA8" w:rsidRDefault="001B0E05">
            <w:pPr>
              <w:spacing w:line="300" w:lineRule="auto"/>
              <w:jc w:val="center"/>
              <w:rPr>
                <w:sz w:val="24"/>
                <w:szCs w:val="24"/>
              </w:rPr>
            </w:pPr>
            <w:r w:rsidRPr="00A70FA8">
              <w:rPr>
                <w:sz w:val="24"/>
                <w:szCs w:val="24"/>
              </w:rPr>
              <w:t>Male</w:t>
            </w:r>
          </w:p>
        </w:tc>
        <w:tc>
          <w:tcPr>
            <w:tcW w:w="1123" w:type="dxa"/>
            <w:tcBorders>
              <w:top w:val="nil"/>
              <w:bottom w:val="single" w:sz="12" w:space="0" w:color="000000"/>
            </w:tcBorders>
            <w:tcMar>
              <w:top w:w="0" w:type="dxa"/>
              <w:left w:w="0" w:type="dxa"/>
              <w:bottom w:w="0" w:type="dxa"/>
              <w:right w:w="0" w:type="dxa"/>
            </w:tcMar>
            <w:vAlign w:val="center"/>
          </w:tcPr>
          <w:p w14:paraId="000000A0" w14:textId="77777777" w:rsidR="00071C09" w:rsidRPr="00A70FA8" w:rsidRDefault="001B0E05">
            <w:pPr>
              <w:spacing w:line="300" w:lineRule="auto"/>
              <w:jc w:val="center"/>
              <w:rPr>
                <w:sz w:val="24"/>
                <w:szCs w:val="24"/>
              </w:rPr>
            </w:pPr>
            <w:r w:rsidRPr="00A70FA8">
              <w:rPr>
                <w:sz w:val="24"/>
                <w:szCs w:val="24"/>
              </w:rPr>
              <w:t xml:space="preserve">400.25 </w:t>
            </w:r>
          </w:p>
          <w:p w14:paraId="000000A1" w14:textId="77777777" w:rsidR="00071C09" w:rsidRPr="00A70FA8" w:rsidRDefault="001B0E05">
            <w:pPr>
              <w:spacing w:line="300" w:lineRule="auto"/>
              <w:jc w:val="center"/>
              <w:rPr>
                <w:sz w:val="24"/>
                <w:szCs w:val="24"/>
              </w:rPr>
            </w:pPr>
            <w:r w:rsidRPr="00A70FA8">
              <w:rPr>
                <w:sz w:val="24"/>
                <w:szCs w:val="24"/>
              </w:rPr>
              <w:t>± 34.35</w:t>
            </w:r>
          </w:p>
        </w:tc>
        <w:tc>
          <w:tcPr>
            <w:tcW w:w="1123" w:type="dxa"/>
            <w:tcBorders>
              <w:top w:val="nil"/>
              <w:bottom w:val="single" w:sz="12" w:space="0" w:color="000000"/>
            </w:tcBorders>
            <w:tcMar>
              <w:top w:w="0" w:type="dxa"/>
              <w:left w:w="0" w:type="dxa"/>
              <w:bottom w:w="0" w:type="dxa"/>
              <w:right w:w="0" w:type="dxa"/>
            </w:tcMar>
            <w:vAlign w:val="center"/>
          </w:tcPr>
          <w:p w14:paraId="000000A2" w14:textId="77777777" w:rsidR="00071C09" w:rsidRPr="00A70FA8" w:rsidRDefault="001B0E05">
            <w:pPr>
              <w:spacing w:line="300" w:lineRule="auto"/>
              <w:jc w:val="center"/>
              <w:rPr>
                <w:sz w:val="24"/>
                <w:szCs w:val="24"/>
              </w:rPr>
            </w:pPr>
            <w:r w:rsidRPr="00A70FA8">
              <w:rPr>
                <w:sz w:val="24"/>
                <w:szCs w:val="24"/>
              </w:rPr>
              <w:t xml:space="preserve">523.82 </w:t>
            </w:r>
          </w:p>
          <w:p w14:paraId="000000A3" w14:textId="77777777" w:rsidR="00071C09" w:rsidRPr="00A70FA8" w:rsidRDefault="001B0E05">
            <w:pPr>
              <w:spacing w:line="300" w:lineRule="auto"/>
              <w:jc w:val="center"/>
              <w:rPr>
                <w:sz w:val="24"/>
                <w:szCs w:val="24"/>
              </w:rPr>
            </w:pPr>
            <w:r w:rsidRPr="00A70FA8">
              <w:rPr>
                <w:sz w:val="24"/>
                <w:szCs w:val="24"/>
              </w:rPr>
              <w:t>± 134.65</w:t>
            </w:r>
          </w:p>
        </w:tc>
        <w:tc>
          <w:tcPr>
            <w:tcW w:w="1123" w:type="dxa"/>
            <w:tcBorders>
              <w:top w:val="nil"/>
              <w:bottom w:val="single" w:sz="12" w:space="0" w:color="000000"/>
            </w:tcBorders>
            <w:tcMar>
              <w:top w:w="0" w:type="dxa"/>
              <w:left w:w="0" w:type="dxa"/>
              <w:bottom w:w="0" w:type="dxa"/>
              <w:right w:w="0" w:type="dxa"/>
            </w:tcMar>
            <w:vAlign w:val="center"/>
          </w:tcPr>
          <w:p w14:paraId="000000A4" w14:textId="77777777" w:rsidR="00071C09" w:rsidRPr="00A70FA8" w:rsidRDefault="001B0E05">
            <w:pPr>
              <w:spacing w:line="300" w:lineRule="auto"/>
              <w:jc w:val="center"/>
              <w:rPr>
                <w:sz w:val="24"/>
                <w:szCs w:val="24"/>
              </w:rPr>
            </w:pPr>
            <w:r w:rsidRPr="00A70FA8">
              <w:rPr>
                <w:sz w:val="24"/>
                <w:szCs w:val="24"/>
              </w:rPr>
              <w:t>--</w:t>
            </w:r>
          </w:p>
        </w:tc>
        <w:tc>
          <w:tcPr>
            <w:tcW w:w="241" w:type="dxa"/>
            <w:tcBorders>
              <w:top w:val="nil"/>
              <w:bottom w:val="single" w:sz="12" w:space="0" w:color="000000"/>
            </w:tcBorders>
            <w:tcMar>
              <w:top w:w="0" w:type="dxa"/>
              <w:left w:w="0" w:type="dxa"/>
              <w:bottom w:w="0" w:type="dxa"/>
              <w:right w:w="0" w:type="dxa"/>
            </w:tcMar>
          </w:tcPr>
          <w:p w14:paraId="000000A5" w14:textId="77777777" w:rsidR="00071C09" w:rsidRPr="00A70FA8" w:rsidRDefault="00071C09">
            <w:pPr>
              <w:spacing w:line="300" w:lineRule="auto"/>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0A6" w14:textId="77777777" w:rsidR="00071C09" w:rsidRPr="00A70FA8" w:rsidRDefault="001B0E05">
            <w:pPr>
              <w:spacing w:line="300" w:lineRule="auto"/>
              <w:jc w:val="center"/>
              <w:rPr>
                <w:sz w:val="24"/>
                <w:szCs w:val="24"/>
              </w:rPr>
            </w:pPr>
            <w:r w:rsidRPr="00A70FA8">
              <w:rPr>
                <w:sz w:val="24"/>
                <w:szCs w:val="24"/>
              </w:rPr>
              <w:t xml:space="preserve">366.56 </w:t>
            </w:r>
          </w:p>
          <w:p w14:paraId="000000A7" w14:textId="77777777" w:rsidR="00071C09" w:rsidRPr="00A70FA8" w:rsidRDefault="001B0E05">
            <w:pPr>
              <w:spacing w:line="300" w:lineRule="auto"/>
              <w:jc w:val="center"/>
              <w:rPr>
                <w:sz w:val="24"/>
                <w:szCs w:val="24"/>
              </w:rPr>
            </w:pPr>
            <w:r w:rsidRPr="00A70FA8">
              <w:rPr>
                <w:sz w:val="24"/>
                <w:szCs w:val="24"/>
              </w:rPr>
              <w:t>± 25.30</w:t>
            </w:r>
          </w:p>
        </w:tc>
        <w:tc>
          <w:tcPr>
            <w:tcW w:w="1123" w:type="dxa"/>
            <w:tcBorders>
              <w:top w:val="nil"/>
              <w:bottom w:val="single" w:sz="12" w:space="0" w:color="000000"/>
            </w:tcBorders>
            <w:tcMar>
              <w:top w:w="0" w:type="dxa"/>
              <w:left w:w="0" w:type="dxa"/>
              <w:bottom w:w="0" w:type="dxa"/>
              <w:right w:w="0" w:type="dxa"/>
            </w:tcMar>
            <w:vAlign w:val="center"/>
          </w:tcPr>
          <w:p w14:paraId="000000A8" w14:textId="77777777" w:rsidR="00071C09" w:rsidRPr="00A70FA8" w:rsidRDefault="001B0E05">
            <w:pPr>
              <w:spacing w:line="300" w:lineRule="auto"/>
              <w:jc w:val="center"/>
              <w:rPr>
                <w:sz w:val="24"/>
                <w:szCs w:val="24"/>
              </w:rPr>
            </w:pPr>
            <w:r w:rsidRPr="00A70FA8">
              <w:rPr>
                <w:sz w:val="24"/>
                <w:szCs w:val="24"/>
              </w:rPr>
              <w:t xml:space="preserve">443.29 </w:t>
            </w:r>
          </w:p>
          <w:p w14:paraId="000000A9" w14:textId="77777777" w:rsidR="00071C09" w:rsidRPr="00A70FA8" w:rsidRDefault="001B0E05">
            <w:pPr>
              <w:spacing w:line="300" w:lineRule="auto"/>
              <w:jc w:val="center"/>
              <w:rPr>
                <w:sz w:val="24"/>
                <w:szCs w:val="24"/>
              </w:rPr>
            </w:pPr>
            <w:r w:rsidRPr="00A70FA8">
              <w:rPr>
                <w:sz w:val="24"/>
                <w:szCs w:val="24"/>
              </w:rPr>
              <w:t>± 103.16</w:t>
            </w:r>
          </w:p>
        </w:tc>
        <w:tc>
          <w:tcPr>
            <w:tcW w:w="1123" w:type="dxa"/>
            <w:tcBorders>
              <w:top w:val="nil"/>
              <w:bottom w:val="single" w:sz="12" w:space="0" w:color="000000"/>
            </w:tcBorders>
            <w:tcMar>
              <w:top w:w="0" w:type="dxa"/>
              <w:left w:w="0" w:type="dxa"/>
              <w:bottom w:w="0" w:type="dxa"/>
              <w:right w:w="0" w:type="dxa"/>
            </w:tcMar>
            <w:vAlign w:val="center"/>
          </w:tcPr>
          <w:p w14:paraId="000000AA" w14:textId="77777777" w:rsidR="00071C09" w:rsidRPr="00A70FA8" w:rsidRDefault="001B0E05">
            <w:pPr>
              <w:spacing w:line="300" w:lineRule="auto"/>
              <w:jc w:val="center"/>
              <w:rPr>
                <w:sz w:val="24"/>
                <w:szCs w:val="24"/>
              </w:rPr>
            </w:pPr>
            <w:r w:rsidRPr="00A70FA8">
              <w:rPr>
                <w:sz w:val="24"/>
                <w:szCs w:val="24"/>
              </w:rPr>
              <w:t>--</w:t>
            </w:r>
          </w:p>
        </w:tc>
      </w:tr>
    </w:tbl>
    <w:p w14:paraId="000000AB" w14:textId="77777777" w:rsidR="00071C09" w:rsidRPr="00A70FA8" w:rsidRDefault="001B0E05">
      <w:pPr>
        <w:spacing w:line="300" w:lineRule="auto"/>
      </w:pPr>
      <w:r w:rsidRPr="00A70FA8">
        <w:br w:type="page"/>
      </w:r>
    </w:p>
    <w:p w14:paraId="000000AC" w14:textId="77777777" w:rsidR="00071C09" w:rsidRPr="00A70FA8" w:rsidRDefault="001B0E05">
      <w:pPr>
        <w:spacing w:line="300" w:lineRule="auto"/>
      </w:pPr>
      <w:r w:rsidRPr="00A70FA8">
        <w:lastRenderedPageBreak/>
        <w:t>Table 4. Likelihood ratio test output for each model selected for embryo survival (%), incubation period (number of days post-fertilization; DPF), incubation period (accumulated degree-days; ADD), length-at-hatch (mm), and yolk-sac volume (mm</w:t>
      </w:r>
      <w:r w:rsidRPr="00A70FA8">
        <w:rPr>
          <w:vertAlign w:val="superscript"/>
        </w:rPr>
        <w:t>3</w:t>
      </w:r>
      <w:r w:rsidRPr="00A70FA8">
        <w:t xml:space="preserve">) from Lakes </w:t>
      </w:r>
      <w:r w:rsidRPr="00A70FA8">
        <w:t>Superior and Ontario cisco (</w:t>
      </w:r>
      <w:r w:rsidRPr="00A70FA8">
        <w:rPr>
          <w:i/>
        </w:rPr>
        <w:t>Coregonus artedi</w:t>
      </w:r>
      <w:r w:rsidRPr="00A70FA8">
        <w:t xml:space="preserve">). pop indicates population. The full model that was selected is bolded for each trait. </w:t>
      </w:r>
    </w:p>
    <w:p w14:paraId="000000AD" w14:textId="77777777" w:rsidR="00071C09" w:rsidRPr="00A70FA8" w:rsidRDefault="00071C09">
      <w:pPr>
        <w:spacing w:line="300" w:lineRule="auto"/>
      </w:pPr>
    </w:p>
    <w:tbl>
      <w:tblPr>
        <w:tblStyle w:val="a2"/>
        <w:tblW w:w="1144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6048"/>
        <w:gridCol w:w="1584"/>
        <w:gridCol w:w="425"/>
        <w:gridCol w:w="1192"/>
        <w:gridCol w:w="1020"/>
      </w:tblGrid>
      <w:tr w:rsidR="00A70FA8" w:rsidRPr="00A70FA8" w14:paraId="478F8371" w14:textId="77777777">
        <w:trPr>
          <w:trHeight w:val="432"/>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00000AE" w14:textId="77777777" w:rsidR="00071C09" w:rsidRPr="00A70FA8" w:rsidRDefault="001B0E05">
            <w:pPr>
              <w:spacing w:line="300" w:lineRule="auto"/>
            </w:pPr>
            <w:r w:rsidRPr="00A70FA8">
              <w:t>Trait</w:t>
            </w:r>
          </w:p>
        </w:tc>
        <w:tc>
          <w:tcPr>
            <w:tcW w:w="6048"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0AF" w14:textId="77777777" w:rsidR="00071C09" w:rsidRPr="00A70FA8" w:rsidRDefault="001B0E05">
            <w:pPr>
              <w:spacing w:line="300" w:lineRule="auto"/>
            </w:pPr>
            <w:r w:rsidRPr="00A70FA8">
              <w:t>Model</w:t>
            </w:r>
          </w:p>
        </w:tc>
        <w:tc>
          <w:tcPr>
            <w:tcW w:w="1584"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0B0" w14:textId="77777777" w:rsidR="00071C09" w:rsidRPr="00A70FA8" w:rsidRDefault="001B0E05">
            <w:pPr>
              <w:spacing w:line="300" w:lineRule="auto"/>
            </w:pPr>
            <w:r w:rsidRPr="00A70FA8">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0B1" w14:textId="77777777" w:rsidR="00071C09" w:rsidRPr="00A70FA8" w:rsidRDefault="001B0E05">
            <w:pPr>
              <w:spacing w:line="300" w:lineRule="auto"/>
              <w:jc w:val="center"/>
            </w:pPr>
            <w:r w:rsidRPr="00A70FA8">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0B2" w14:textId="77777777" w:rsidR="00071C09" w:rsidRPr="00A70FA8" w:rsidRDefault="001B0E05">
            <w:pPr>
              <w:spacing w:line="300" w:lineRule="auto"/>
              <w:jc w:val="center"/>
            </w:pPr>
            <w:r w:rsidRPr="00A70FA8">
              <w:t>χ</w:t>
            </w:r>
            <w:r w:rsidRPr="00A70FA8">
              <w:rPr>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0B3" w14:textId="77777777" w:rsidR="00071C09" w:rsidRPr="00A70FA8" w:rsidRDefault="001B0E05">
            <w:pPr>
              <w:spacing w:line="300" w:lineRule="auto"/>
              <w:jc w:val="center"/>
            </w:pPr>
            <w:r w:rsidRPr="00A70FA8">
              <w:t>p-value</w:t>
            </w:r>
          </w:p>
        </w:tc>
      </w:tr>
      <w:tr w:rsidR="00A70FA8" w:rsidRPr="00A70FA8" w14:paraId="67B27252" w14:textId="77777777">
        <w:trPr>
          <w:trHeight w:val="331"/>
          <w:jc w:val="center"/>
        </w:trPr>
        <w:tc>
          <w:tcPr>
            <w:tcW w:w="1180" w:type="dxa"/>
            <w:vMerge w:val="restart"/>
            <w:tcBorders>
              <w:left w:val="nil"/>
              <w:bottom w:val="nil"/>
              <w:right w:val="nil"/>
            </w:tcBorders>
            <w:tcMar>
              <w:top w:w="0" w:type="dxa"/>
              <w:left w:w="0" w:type="dxa"/>
              <w:bottom w:w="0" w:type="dxa"/>
              <w:right w:w="0" w:type="dxa"/>
            </w:tcMar>
          </w:tcPr>
          <w:p w14:paraId="000000B4" w14:textId="77777777" w:rsidR="00071C09" w:rsidRPr="00A70FA8" w:rsidRDefault="001B0E05">
            <w:pPr>
              <w:spacing w:line="300" w:lineRule="auto"/>
            </w:pPr>
            <w:r w:rsidRPr="00A70FA8">
              <w:t>Embryo Survival</w:t>
            </w:r>
          </w:p>
        </w:tc>
        <w:tc>
          <w:tcPr>
            <w:tcW w:w="6048" w:type="dxa"/>
            <w:tcBorders>
              <w:top w:val="single" w:sz="4" w:space="0" w:color="000000"/>
              <w:left w:val="nil"/>
              <w:bottom w:val="nil"/>
              <w:right w:val="nil"/>
            </w:tcBorders>
            <w:tcMar>
              <w:top w:w="0" w:type="dxa"/>
              <w:left w:w="0" w:type="dxa"/>
              <w:bottom w:w="0" w:type="dxa"/>
              <w:right w:w="0" w:type="dxa"/>
            </w:tcMar>
          </w:tcPr>
          <w:p w14:paraId="000000B5" w14:textId="77777777" w:rsidR="00071C09" w:rsidRPr="00A70FA8" w:rsidRDefault="001B0E05">
            <w:pPr>
              <w:spacing w:line="300" w:lineRule="auto"/>
              <w:rPr>
                <w:b/>
              </w:rPr>
            </w:pPr>
            <w:r w:rsidRPr="00A70FA8">
              <w:rPr>
                <w:b/>
              </w:rPr>
              <w:t xml:space="preserve">   light + pop</w:t>
            </w:r>
          </w:p>
        </w:tc>
        <w:tc>
          <w:tcPr>
            <w:tcW w:w="1584" w:type="dxa"/>
            <w:tcBorders>
              <w:top w:val="single" w:sz="4" w:space="0" w:color="000000"/>
              <w:left w:val="nil"/>
              <w:bottom w:val="nil"/>
              <w:right w:val="nil"/>
            </w:tcBorders>
            <w:tcMar>
              <w:top w:w="0" w:type="dxa"/>
              <w:left w:w="0" w:type="dxa"/>
              <w:bottom w:w="0" w:type="dxa"/>
              <w:right w:w="0" w:type="dxa"/>
            </w:tcMar>
          </w:tcPr>
          <w:p w14:paraId="000000B6" w14:textId="77777777" w:rsidR="00071C09" w:rsidRPr="00A70FA8" w:rsidRDefault="00071C09">
            <w:pPr>
              <w:spacing w:line="300" w:lineRule="auto"/>
            </w:pPr>
          </w:p>
        </w:tc>
        <w:tc>
          <w:tcPr>
            <w:tcW w:w="425" w:type="dxa"/>
            <w:tcBorders>
              <w:top w:val="single" w:sz="4" w:space="0" w:color="000000"/>
              <w:left w:val="nil"/>
              <w:bottom w:val="nil"/>
              <w:right w:val="nil"/>
            </w:tcBorders>
            <w:tcMar>
              <w:top w:w="0" w:type="dxa"/>
              <w:left w:w="0" w:type="dxa"/>
              <w:bottom w:w="0" w:type="dxa"/>
              <w:right w:w="0" w:type="dxa"/>
            </w:tcMar>
          </w:tcPr>
          <w:p w14:paraId="000000B7" w14:textId="77777777" w:rsidR="00071C09" w:rsidRPr="00A70FA8" w:rsidRDefault="00071C09">
            <w:pPr>
              <w:spacing w:line="300" w:lineRule="auto"/>
              <w:jc w:val="center"/>
            </w:pPr>
          </w:p>
        </w:tc>
        <w:tc>
          <w:tcPr>
            <w:tcW w:w="1192" w:type="dxa"/>
            <w:tcBorders>
              <w:top w:val="single" w:sz="4" w:space="0" w:color="000000"/>
              <w:left w:val="nil"/>
              <w:bottom w:val="nil"/>
              <w:right w:val="nil"/>
            </w:tcBorders>
            <w:tcMar>
              <w:top w:w="0" w:type="dxa"/>
              <w:left w:w="0" w:type="dxa"/>
              <w:bottom w:w="0" w:type="dxa"/>
              <w:right w:w="0" w:type="dxa"/>
            </w:tcMar>
          </w:tcPr>
          <w:p w14:paraId="000000B8" w14:textId="77777777" w:rsidR="00071C09" w:rsidRPr="00A70FA8" w:rsidRDefault="00071C09">
            <w:pPr>
              <w:spacing w:line="300" w:lineRule="auto"/>
              <w:jc w:val="center"/>
            </w:pPr>
          </w:p>
        </w:tc>
        <w:tc>
          <w:tcPr>
            <w:tcW w:w="1020" w:type="dxa"/>
            <w:tcBorders>
              <w:top w:val="single" w:sz="4" w:space="0" w:color="000000"/>
              <w:left w:val="nil"/>
              <w:bottom w:val="nil"/>
              <w:right w:val="nil"/>
            </w:tcBorders>
            <w:tcMar>
              <w:top w:w="0" w:type="dxa"/>
              <w:left w:w="0" w:type="dxa"/>
              <w:bottom w:w="0" w:type="dxa"/>
              <w:right w:w="0" w:type="dxa"/>
            </w:tcMar>
          </w:tcPr>
          <w:p w14:paraId="000000B9" w14:textId="77777777" w:rsidR="00071C09" w:rsidRPr="00A70FA8" w:rsidRDefault="00071C09">
            <w:pPr>
              <w:spacing w:line="300" w:lineRule="auto"/>
              <w:jc w:val="center"/>
            </w:pPr>
          </w:p>
        </w:tc>
      </w:tr>
      <w:tr w:rsidR="00A70FA8" w:rsidRPr="00A70FA8" w14:paraId="43D89FB0" w14:textId="77777777">
        <w:trPr>
          <w:trHeight w:val="331"/>
          <w:jc w:val="center"/>
        </w:trPr>
        <w:tc>
          <w:tcPr>
            <w:tcW w:w="1180" w:type="dxa"/>
            <w:vMerge/>
            <w:tcBorders>
              <w:left w:val="nil"/>
              <w:bottom w:val="nil"/>
              <w:right w:val="nil"/>
            </w:tcBorders>
            <w:tcMar>
              <w:top w:w="0" w:type="dxa"/>
              <w:left w:w="0" w:type="dxa"/>
              <w:bottom w:w="0" w:type="dxa"/>
              <w:right w:w="0" w:type="dxa"/>
            </w:tcMar>
          </w:tcPr>
          <w:p w14:paraId="000000BA"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0BB" w14:textId="77777777" w:rsidR="00071C09" w:rsidRPr="00A70FA8" w:rsidRDefault="001B0E05">
            <w:pPr>
              <w:spacing w:line="300" w:lineRule="auto"/>
            </w:pPr>
            <w:r w:rsidRPr="00A70FA8">
              <w:t xml:space="preserve">   pop </w:t>
            </w:r>
          </w:p>
        </w:tc>
        <w:tc>
          <w:tcPr>
            <w:tcW w:w="1584" w:type="dxa"/>
            <w:tcBorders>
              <w:top w:val="nil"/>
              <w:left w:val="nil"/>
              <w:bottom w:val="nil"/>
              <w:right w:val="nil"/>
            </w:tcBorders>
            <w:tcMar>
              <w:top w:w="0" w:type="dxa"/>
              <w:left w:w="0" w:type="dxa"/>
              <w:bottom w:w="0" w:type="dxa"/>
              <w:right w:w="0" w:type="dxa"/>
            </w:tcMar>
          </w:tcPr>
          <w:p w14:paraId="000000BC" w14:textId="77777777" w:rsidR="00071C09" w:rsidRPr="00A70FA8" w:rsidRDefault="001B0E05">
            <w:pPr>
              <w:spacing w:line="300" w:lineRule="auto"/>
            </w:pPr>
            <w:r w:rsidRPr="00A70FA8">
              <w:t>light</w:t>
            </w:r>
          </w:p>
        </w:tc>
        <w:tc>
          <w:tcPr>
            <w:tcW w:w="425" w:type="dxa"/>
            <w:tcBorders>
              <w:top w:val="nil"/>
              <w:left w:val="nil"/>
              <w:bottom w:val="nil"/>
              <w:right w:val="nil"/>
            </w:tcBorders>
            <w:tcMar>
              <w:top w:w="0" w:type="dxa"/>
              <w:left w:w="0" w:type="dxa"/>
              <w:bottom w:w="0" w:type="dxa"/>
              <w:right w:w="0" w:type="dxa"/>
            </w:tcMar>
          </w:tcPr>
          <w:p w14:paraId="000000BD" w14:textId="77777777" w:rsidR="00071C09" w:rsidRPr="00A70FA8" w:rsidRDefault="001B0E05">
            <w:pPr>
              <w:spacing w:line="300" w:lineRule="auto"/>
              <w:jc w:val="center"/>
            </w:pPr>
            <w:r w:rsidRPr="00A70FA8">
              <w:t>2</w:t>
            </w:r>
          </w:p>
        </w:tc>
        <w:tc>
          <w:tcPr>
            <w:tcW w:w="1192" w:type="dxa"/>
            <w:tcBorders>
              <w:top w:val="nil"/>
              <w:left w:val="nil"/>
              <w:bottom w:val="nil"/>
              <w:right w:val="nil"/>
            </w:tcBorders>
            <w:tcMar>
              <w:top w:w="0" w:type="dxa"/>
              <w:left w:w="0" w:type="dxa"/>
              <w:bottom w:w="0" w:type="dxa"/>
              <w:right w:w="0" w:type="dxa"/>
            </w:tcMar>
          </w:tcPr>
          <w:p w14:paraId="000000BE" w14:textId="77777777" w:rsidR="00071C09" w:rsidRPr="00A70FA8" w:rsidRDefault="001B0E05">
            <w:pPr>
              <w:spacing w:line="300" w:lineRule="auto"/>
              <w:jc w:val="center"/>
            </w:pPr>
            <w:r w:rsidRPr="00A70FA8">
              <w:t>181.92</w:t>
            </w:r>
          </w:p>
        </w:tc>
        <w:tc>
          <w:tcPr>
            <w:tcW w:w="1020" w:type="dxa"/>
            <w:tcBorders>
              <w:top w:val="nil"/>
              <w:left w:val="nil"/>
              <w:bottom w:val="nil"/>
              <w:right w:val="nil"/>
            </w:tcBorders>
            <w:tcMar>
              <w:top w:w="0" w:type="dxa"/>
              <w:left w:w="0" w:type="dxa"/>
              <w:bottom w:w="0" w:type="dxa"/>
              <w:right w:w="0" w:type="dxa"/>
            </w:tcMar>
          </w:tcPr>
          <w:p w14:paraId="000000BF" w14:textId="77777777" w:rsidR="00071C09" w:rsidRPr="00A70FA8" w:rsidRDefault="001B0E05">
            <w:pPr>
              <w:spacing w:line="300" w:lineRule="auto"/>
              <w:jc w:val="center"/>
            </w:pPr>
            <w:r w:rsidRPr="00A70FA8">
              <w:t>&lt; 0.001</w:t>
            </w:r>
          </w:p>
        </w:tc>
      </w:tr>
      <w:tr w:rsidR="00A70FA8" w:rsidRPr="00A70FA8" w14:paraId="6872EBFE" w14:textId="77777777">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0C0"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0C1" w14:textId="77777777" w:rsidR="00071C09" w:rsidRPr="00A70FA8" w:rsidRDefault="001B0E05">
            <w:pPr>
              <w:spacing w:line="300" w:lineRule="auto"/>
            </w:pPr>
            <w:r w:rsidRPr="00A70FA8">
              <w:t xml:space="preserve">   light</w:t>
            </w:r>
          </w:p>
        </w:tc>
        <w:tc>
          <w:tcPr>
            <w:tcW w:w="1584" w:type="dxa"/>
            <w:tcBorders>
              <w:top w:val="nil"/>
              <w:left w:val="nil"/>
              <w:bottom w:val="nil"/>
              <w:right w:val="nil"/>
            </w:tcBorders>
            <w:tcMar>
              <w:top w:w="0" w:type="dxa"/>
              <w:left w:w="0" w:type="dxa"/>
              <w:bottom w:w="0" w:type="dxa"/>
              <w:right w:w="0" w:type="dxa"/>
            </w:tcMar>
          </w:tcPr>
          <w:p w14:paraId="000000C2" w14:textId="77777777" w:rsidR="00071C09" w:rsidRPr="00A70FA8" w:rsidRDefault="001B0E05">
            <w:pPr>
              <w:spacing w:line="300" w:lineRule="auto"/>
            </w:pPr>
            <w:r w:rsidRPr="00A70FA8">
              <w:t>pop</w:t>
            </w:r>
          </w:p>
        </w:tc>
        <w:tc>
          <w:tcPr>
            <w:tcW w:w="425" w:type="dxa"/>
            <w:tcBorders>
              <w:top w:val="nil"/>
              <w:left w:val="nil"/>
              <w:bottom w:val="single" w:sz="4" w:space="0" w:color="000000"/>
              <w:right w:val="nil"/>
            </w:tcBorders>
            <w:tcMar>
              <w:top w:w="0" w:type="dxa"/>
              <w:left w:w="0" w:type="dxa"/>
              <w:bottom w:w="0" w:type="dxa"/>
              <w:right w:w="0" w:type="dxa"/>
            </w:tcMar>
          </w:tcPr>
          <w:p w14:paraId="000000C3" w14:textId="77777777" w:rsidR="00071C09" w:rsidRPr="00A70FA8" w:rsidRDefault="001B0E05">
            <w:pPr>
              <w:spacing w:line="300" w:lineRule="auto"/>
              <w:jc w:val="center"/>
            </w:pPr>
            <w:r w:rsidRPr="00A70FA8">
              <w:t>1</w:t>
            </w:r>
          </w:p>
        </w:tc>
        <w:tc>
          <w:tcPr>
            <w:tcW w:w="1192" w:type="dxa"/>
            <w:tcBorders>
              <w:top w:val="nil"/>
              <w:left w:val="nil"/>
              <w:bottom w:val="nil"/>
              <w:right w:val="nil"/>
            </w:tcBorders>
            <w:tcMar>
              <w:top w:w="0" w:type="dxa"/>
              <w:left w:w="0" w:type="dxa"/>
              <w:bottom w:w="0" w:type="dxa"/>
              <w:right w:w="0" w:type="dxa"/>
            </w:tcMar>
          </w:tcPr>
          <w:p w14:paraId="000000C4" w14:textId="77777777" w:rsidR="00071C09" w:rsidRPr="00A70FA8" w:rsidRDefault="001B0E05">
            <w:pPr>
              <w:spacing w:line="300" w:lineRule="auto"/>
              <w:jc w:val="center"/>
            </w:pPr>
            <w:r w:rsidRPr="00A70FA8">
              <w:t>95.00</w:t>
            </w:r>
          </w:p>
        </w:tc>
        <w:tc>
          <w:tcPr>
            <w:tcW w:w="1020" w:type="dxa"/>
            <w:tcBorders>
              <w:top w:val="nil"/>
              <w:left w:val="nil"/>
              <w:bottom w:val="nil"/>
              <w:right w:val="nil"/>
            </w:tcBorders>
            <w:tcMar>
              <w:top w:w="0" w:type="dxa"/>
              <w:left w:w="0" w:type="dxa"/>
              <w:bottom w:w="0" w:type="dxa"/>
              <w:right w:w="0" w:type="dxa"/>
            </w:tcMar>
          </w:tcPr>
          <w:p w14:paraId="000000C5" w14:textId="77777777" w:rsidR="00071C09" w:rsidRPr="00A70FA8" w:rsidRDefault="001B0E05">
            <w:pPr>
              <w:spacing w:line="300" w:lineRule="auto"/>
              <w:jc w:val="center"/>
            </w:pPr>
            <w:r w:rsidRPr="00A70FA8">
              <w:t>&lt; 0.001</w:t>
            </w:r>
          </w:p>
        </w:tc>
      </w:tr>
      <w:tr w:rsidR="00A70FA8" w:rsidRPr="00A70FA8" w14:paraId="1BD44CF0" w14:textId="77777777">
        <w:trPr>
          <w:trHeight w:val="331"/>
          <w:jc w:val="center"/>
        </w:trPr>
        <w:tc>
          <w:tcPr>
            <w:tcW w:w="1180" w:type="dxa"/>
            <w:vMerge w:val="restart"/>
            <w:tcBorders>
              <w:left w:val="nil"/>
              <w:bottom w:val="nil"/>
              <w:right w:val="nil"/>
            </w:tcBorders>
            <w:tcMar>
              <w:top w:w="0" w:type="dxa"/>
              <w:left w:w="0" w:type="dxa"/>
              <w:bottom w:w="0" w:type="dxa"/>
              <w:right w:w="0" w:type="dxa"/>
            </w:tcMar>
          </w:tcPr>
          <w:p w14:paraId="000000C6" w14:textId="77777777" w:rsidR="00071C09" w:rsidRPr="00A70FA8" w:rsidRDefault="001B0E05">
            <w:pPr>
              <w:spacing w:line="300" w:lineRule="auto"/>
            </w:pPr>
            <w:r w:rsidRPr="00A70FA8">
              <w:t>Incubation Period (DPF)</w:t>
            </w:r>
          </w:p>
        </w:tc>
        <w:tc>
          <w:tcPr>
            <w:tcW w:w="6048" w:type="dxa"/>
            <w:tcBorders>
              <w:top w:val="single" w:sz="4" w:space="0" w:color="000000"/>
              <w:left w:val="nil"/>
              <w:bottom w:val="nil"/>
              <w:right w:val="nil"/>
            </w:tcBorders>
            <w:tcMar>
              <w:top w:w="0" w:type="dxa"/>
              <w:left w:w="0" w:type="dxa"/>
              <w:bottom w:w="0" w:type="dxa"/>
              <w:right w:w="0" w:type="dxa"/>
            </w:tcMar>
          </w:tcPr>
          <w:p w14:paraId="000000C7" w14:textId="77777777" w:rsidR="00071C09" w:rsidRPr="00A70FA8" w:rsidRDefault="001B0E05">
            <w:pPr>
              <w:spacing w:line="300" w:lineRule="auto"/>
            </w:pPr>
            <w:r w:rsidRPr="00A70FA8">
              <w:rPr>
                <w:b/>
              </w:rPr>
              <w:t xml:space="preserve">   light + pop + </w:t>
            </w:r>
            <w:proofErr w:type="spellStart"/>
            <w:r w:rsidRPr="00A70FA8">
              <w:rPr>
                <w:b/>
              </w:rPr>
              <w:t>light:pop</w:t>
            </w:r>
            <w:proofErr w:type="spellEnd"/>
            <w:r w:rsidRPr="00A70FA8">
              <w:rPr>
                <w:b/>
              </w:rPr>
              <w:t xml:space="preserve"> + </w:t>
            </w:r>
            <w:proofErr w:type="spellStart"/>
            <w:r w:rsidRPr="00A70FA8">
              <w:rPr>
                <w:b/>
              </w:rPr>
              <w:t>female:male</w:t>
            </w:r>
            <w:proofErr w:type="spellEnd"/>
            <w:r w:rsidRPr="00A70FA8">
              <w:rPr>
                <w:b/>
              </w:rPr>
              <w:t xml:space="preserve"> + female + male</w:t>
            </w:r>
          </w:p>
        </w:tc>
        <w:tc>
          <w:tcPr>
            <w:tcW w:w="1584" w:type="dxa"/>
            <w:tcBorders>
              <w:top w:val="single" w:sz="4" w:space="0" w:color="000000"/>
              <w:left w:val="nil"/>
              <w:bottom w:val="nil"/>
              <w:right w:val="nil"/>
            </w:tcBorders>
            <w:tcMar>
              <w:top w:w="0" w:type="dxa"/>
              <w:left w:w="0" w:type="dxa"/>
              <w:bottom w:w="0" w:type="dxa"/>
              <w:right w:w="0" w:type="dxa"/>
            </w:tcMar>
          </w:tcPr>
          <w:p w14:paraId="000000C8" w14:textId="77777777" w:rsidR="00071C09" w:rsidRPr="00A70FA8" w:rsidRDefault="00071C09">
            <w:pPr>
              <w:spacing w:line="300" w:lineRule="auto"/>
            </w:pPr>
          </w:p>
        </w:tc>
        <w:tc>
          <w:tcPr>
            <w:tcW w:w="425" w:type="dxa"/>
            <w:tcBorders>
              <w:top w:val="single" w:sz="4" w:space="0" w:color="000000"/>
              <w:left w:val="nil"/>
              <w:bottom w:val="nil"/>
              <w:right w:val="nil"/>
            </w:tcBorders>
            <w:tcMar>
              <w:top w:w="0" w:type="dxa"/>
              <w:left w:w="0" w:type="dxa"/>
              <w:bottom w:w="0" w:type="dxa"/>
              <w:right w:w="0" w:type="dxa"/>
            </w:tcMar>
          </w:tcPr>
          <w:p w14:paraId="000000C9" w14:textId="77777777" w:rsidR="00071C09" w:rsidRPr="00A70FA8" w:rsidRDefault="00071C09">
            <w:pPr>
              <w:spacing w:line="300" w:lineRule="auto"/>
              <w:jc w:val="center"/>
            </w:pPr>
          </w:p>
        </w:tc>
        <w:tc>
          <w:tcPr>
            <w:tcW w:w="1192" w:type="dxa"/>
            <w:tcBorders>
              <w:top w:val="single" w:sz="4" w:space="0" w:color="000000"/>
              <w:left w:val="nil"/>
              <w:bottom w:val="nil"/>
              <w:right w:val="nil"/>
            </w:tcBorders>
            <w:tcMar>
              <w:top w:w="0" w:type="dxa"/>
              <w:left w:w="0" w:type="dxa"/>
              <w:bottom w:w="0" w:type="dxa"/>
              <w:right w:w="0" w:type="dxa"/>
            </w:tcMar>
          </w:tcPr>
          <w:p w14:paraId="000000CA" w14:textId="77777777" w:rsidR="00071C09" w:rsidRPr="00A70FA8" w:rsidRDefault="00071C09">
            <w:pPr>
              <w:spacing w:line="300" w:lineRule="auto"/>
              <w:jc w:val="center"/>
            </w:pPr>
          </w:p>
        </w:tc>
        <w:tc>
          <w:tcPr>
            <w:tcW w:w="1020" w:type="dxa"/>
            <w:tcBorders>
              <w:top w:val="single" w:sz="4" w:space="0" w:color="000000"/>
              <w:left w:val="nil"/>
              <w:bottom w:val="nil"/>
              <w:right w:val="nil"/>
            </w:tcBorders>
            <w:tcMar>
              <w:top w:w="0" w:type="dxa"/>
              <w:left w:w="0" w:type="dxa"/>
              <w:bottom w:w="0" w:type="dxa"/>
              <w:right w:w="0" w:type="dxa"/>
            </w:tcMar>
          </w:tcPr>
          <w:p w14:paraId="000000CB" w14:textId="77777777" w:rsidR="00071C09" w:rsidRPr="00A70FA8" w:rsidRDefault="00071C09">
            <w:pPr>
              <w:spacing w:line="300" w:lineRule="auto"/>
              <w:jc w:val="center"/>
            </w:pPr>
          </w:p>
        </w:tc>
      </w:tr>
      <w:tr w:rsidR="00A70FA8" w:rsidRPr="00A70FA8" w14:paraId="3A98489D" w14:textId="77777777">
        <w:trPr>
          <w:trHeight w:val="331"/>
          <w:jc w:val="center"/>
        </w:trPr>
        <w:tc>
          <w:tcPr>
            <w:tcW w:w="1180" w:type="dxa"/>
            <w:vMerge/>
            <w:tcBorders>
              <w:left w:val="nil"/>
              <w:bottom w:val="nil"/>
              <w:right w:val="nil"/>
            </w:tcBorders>
            <w:tcMar>
              <w:top w:w="0" w:type="dxa"/>
              <w:left w:w="0" w:type="dxa"/>
              <w:bottom w:w="0" w:type="dxa"/>
              <w:right w:w="0" w:type="dxa"/>
            </w:tcMar>
          </w:tcPr>
          <w:p w14:paraId="000000CC"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0CD" w14:textId="77777777" w:rsidR="00071C09" w:rsidRPr="00A70FA8" w:rsidRDefault="001B0E05">
            <w:pPr>
              <w:spacing w:line="300" w:lineRule="auto"/>
            </w:pPr>
            <w:r w:rsidRPr="00A70FA8">
              <w:t xml:space="preserve">   pop + </w:t>
            </w:r>
            <w:proofErr w:type="spellStart"/>
            <w:r w:rsidRPr="00A70FA8">
              <w:t>female:male</w:t>
            </w:r>
            <w:proofErr w:type="spellEnd"/>
            <w:r w:rsidRPr="00A70FA8">
              <w:t xml:space="preserve"> + female + male</w:t>
            </w:r>
          </w:p>
        </w:tc>
        <w:tc>
          <w:tcPr>
            <w:tcW w:w="1584" w:type="dxa"/>
            <w:tcBorders>
              <w:top w:val="nil"/>
              <w:left w:val="nil"/>
              <w:bottom w:val="nil"/>
              <w:right w:val="nil"/>
            </w:tcBorders>
            <w:tcMar>
              <w:top w:w="0" w:type="dxa"/>
              <w:left w:w="0" w:type="dxa"/>
              <w:bottom w:w="0" w:type="dxa"/>
              <w:right w:w="0" w:type="dxa"/>
            </w:tcMar>
          </w:tcPr>
          <w:p w14:paraId="000000CE" w14:textId="77777777" w:rsidR="00071C09" w:rsidRPr="00A70FA8" w:rsidRDefault="001B0E05">
            <w:pPr>
              <w:spacing w:line="300" w:lineRule="auto"/>
            </w:pPr>
            <w:r w:rsidRPr="00A70FA8">
              <w:t>light</w:t>
            </w:r>
          </w:p>
        </w:tc>
        <w:tc>
          <w:tcPr>
            <w:tcW w:w="425" w:type="dxa"/>
            <w:tcBorders>
              <w:top w:val="nil"/>
              <w:left w:val="nil"/>
              <w:bottom w:val="nil"/>
              <w:right w:val="nil"/>
            </w:tcBorders>
            <w:tcMar>
              <w:top w:w="0" w:type="dxa"/>
              <w:left w:w="0" w:type="dxa"/>
              <w:bottom w:w="0" w:type="dxa"/>
              <w:right w:w="0" w:type="dxa"/>
            </w:tcMar>
          </w:tcPr>
          <w:p w14:paraId="000000CF" w14:textId="77777777" w:rsidR="00071C09" w:rsidRPr="00A70FA8" w:rsidRDefault="001B0E05">
            <w:pPr>
              <w:spacing w:line="300" w:lineRule="auto"/>
              <w:jc w:val="center"/>
            </w:pPr>
            <w:r w:rsidRPr="00A70FA8">
              <w:t>2</w:t>
            </w:r>
          </w:p>
        </w:tc>
        <w:tc>
          <w:tcPr>
            <w:tcW w:w="1192" w:type="dxa"/>
            <w:tcBorders>
              <w:top w:val="nil"/>
              <w:left w:val="nil"/>
              <w:bottom w:val="nil"/>
              <w:right w:val="nil"/>
            </w:tcBorders>
            <w:tcMar>
              <w:top w:w="0" w:type="dxa"/>
              <w:left w:w="0" w:type="dxa"/>
              <w:bottom w:w="0" w:type="dxa"/>
              <w:right w:w="0" w:type="dxa"/>
            </w:tcMar>
          </w:tcPr>
          <w:p w14:paraId="000000D0" w14:textId="77777777" w:rsidR="00071C09" w:rsidRPr="00A70FA8" w:rsidRDefault="001B0E05">
            <w:pPr>
              <w:spacing w:line="300" w:lineRule="auto"/>
              <w:jc w:val="center"/>
            </w:pPr>
            <w:r w:rsidRPr="00A70FA8">
              <w:t>11.12</w:t>
            </w:r>
          </w:p>
        </w:tc>
        <w:tc>
          <w:tcPr>
            <w:tcW w:w="1020" w:type="dxa"/>
            <w:tcBorders>
              <w:top w:val="nil"/>
              <w:left w:val="nil"/>
              <w:bottom w:val="nil"/>
              <w:right w:val="nil"/>
            </w:tcBorders>
            <w:tcMar>
              <w:top w:w="0" w:type="dxa"/>
              <w:left w:w="0" w:type="dxa"/>
              <w:bottom w:w="0" w:type="dxa"/>
              <w:right w:w="0" w:type="dxa"/>
            </w:tcMar>
          </w:tcPr>
          <w:p w14:paraId="000000D1" w14:textId="77777777" w:rsidR="00071C09" w:rsidRPr="00A70FA8" w:rsidRDefault="001B0E05">
            <w:pPr>
              <w:spacing w:line="300" w:lineRule="auto"/>
              <w:jc w:val="center"/>
            </w:pPr>
            <w:r w:rsidRPr="00A70FA8">
              <w:t>0.004</w:t>
            </w:r>
          </w:p>
        </w:tc>
      </w:tr>
      <w:tr w:rsidR="00A70FA8" w:rsidRPr="00A70FA8" w14:paraId="7F267610" w14:textId="77777777">
        <w:trPr>
          <w:trHeight w:val="331"/>
          <w:jc w:val="center"/>
        </w:trPr>
        <w:tc>
          <w:tcPr>
            <w:tcW w:w="1180" w:type="dxa"/>
            <w:vMerge/>
            <w:tcBorders>
              <w:left w:val="nil"/>
              <w:bottom w:val="nil"/>
              <w:right w:val="nil"/>
            </w:tcBorders>
            <w:tcMar>
              <w:top w:w="0" w:type="dxa"/>
              <w:left w:w="0" w:type="dxa"/>
              <w:bottom w:w="0" w:type="dxa"/>
              <w:right w:w="0" w:type="dxa"/>
            </w:tcMar>
          </w:tcPr>
          <w:p w14:paraId="000000D2"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0D3" w14:textId="77777777" w:rsidR="00071C09" w:rsidRPr="00A70FA8" w:rsidRDefault="001B0E05">
            <w:pPr>
              <w:spacing w:line="300" w:lineRule="auto"/>
            </w:pPr>
            <w:r w:rsidRPr="00A70FA8">
              <w:t xml:space="preserve">   light + </w:t>
            </w:r>
            <w:proofErr w:type="spellStart"/>
            <w:r w:rsidRPr="00A70FA8">
              <w:t>female:male</w:t>
            </w:r>
            <w:proofErr w:type="spellEnd"/>
            <w:r w:rsidRPr="00A70FA8">
              <w:t xml:space="preserve"> + female + male</w:t>
            </w:r>
          </w:p>
        </w:tc>
        <w:tc>
          <w:tcPr>
            <w:tcW w:w="1584" w:type="dxa"/>
            <w:tcBorders>
              <w:top w:val="nil"/>
              <w:left w:val="nil"/>
              <w:bottom w:val="nil"/>
              <w:right w:val="nil"/>
            </w:tcBorders>
            <w:tcMar>
              <w:top w:w="0" w:type="dxa"/>
              <w:left w:w="0" w:type="dxa"/>
              <w:bottom w:w="0" w:type="dxa"/>
              <w:right w:w="0" w:type="dxa"/>
            </w:tcMar>
          </w:tcPr>
          <w:p w14:paraId="000000D4" w14:textId="77777777" w:rsidR="00071C09" w:rsidRPr="00A70FA8" w:rsidRDefault="001B0E05">
            <w:pPr>
              <w:spacing w:line="300" w:lineRule="auto"/>
            </w:pPr>
            <w:r w:rsidRPr="00A70FA8">
              <w:t>pop</w:t>
            </w:r>
          </w:p>
        </w:tc>
        <w:tc>
          <w:tcPr>
            <w:tcW w:w="425" w:type="dxa"/>
            <w:tcBorders>
              <w:top w:val="nil"/>
              <w:left w:val="nil"/>
              <w:bottom w:val="nil"/>
              <w:right w:val="nil"/>
            </w:tcBorders>
            <w:tcMar>
              <w:top w:w="0" w:type="dxa"/>
              <w:left w:w="0" w:type="dxa"/>
              <w:bottom w:w="0" w:type="dxa"/>
              <w:right w:w="0" w:type="dxa"/>
            </w:tcMar>
          </w:tcPr>
          <w:p w14:paraId="000000D5" w14:textId="77777777" w:rsidR="00071C09" w:rsidRPr="00A70FA8" w:rsidRDefault="001B0E05">
            <w:pPr>
              <w:spacing w:line="300" w:lineRule="auto"/>
              <w:jc w:val="center"/>
            </w:pPr>
            <w:r w:rsidRPr="00A70FA8">
              <w:t>1</w:t>
            </w:r>
          </w:p>
        </w:tc>
        <w:tc>
          <w:tcPr>
            <w:tcW w:w="1192" w:type="dxa"/>
            <w:tcBorders>
              <w:top w:val="nil"/>
              <w:left w:val="nil"/>
              <w:bottom w:val="nil"/>
              <w:right w:val="nil"/>
            </w:tcBorders>
            <w:tcMar>
              <w:top w:w="0" w:type="dxa"/>
              <w:left w:w="0" w:type="dxa"/>
              <w:bottom w:w="0" w:type="dxa"/>
              <w:right w:w="0" w:type="dxa"/>
            </w:tcMar>
          </w:tcPr>
          <w:p w14:paraId="000000D6" w14:textId="77777777" w:rsidR="00071C09" w:rsidRPr="00A70FA8" w:rsidRDefault="001B0E05">
            <w:pPr>
              <w:spacing w:line="300" w:lineRule="auto"/>
              <w:jc w:val="center"/>
            </w:pPr>
            <w:r w:rsidRPr="00A70FA8">
              <w:t>2974.54</w:t>
            </w:r>
          </w:p>
        </w:tc>
        <w:tc>
          <w:tcPr>
            <w:tcW w:w="1020" w:type="dxa"/>
            <w:tcBorders>
              <w:top w:val="nil"/>
              <w:left w:val="nil"/>
              <w:bottom w:val="nil"/>
              <w:right w:val="nil"/>
            </w:tcBorders>
            <w:tcMar>
              <w:top w:w="0" w:type="dxa"/>
              <w:left w:w="0" w:type="dxa"/>
              <w:bottom w:w="0" w:type="dxa"/>
              <w:right w:w="0" w:type="dxa"/>
            </w:tcMar>
          </w:tcPr>
          <w:p w14:paraId="000000D7" w14:textId="77777777" w:rsidR="00071C09" w:rsidRPr="00A70FA8" w:rsidRDefault="001B0E05">
            <w:pPr>
              <w:spacing w:line="300" w:lineRule="auto"/>
              <w:jc w:val="center"/>
            </w:pPr>
            <w:r w:rsidRPr="00A70FA8">
              <w:t>&lt; 0.001</w:t>
            </w:r>
          </w:p>
        </w:tc>
      </w:tr>
      <w:tr w:rsidR="00A70FA8" w:rsidRPr="00A70FA8" w14:paraId="018C4B83"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0D8"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0D9" w14:textId="77777777" w:rsidR="00071C09" w:rsidRPr="00A70FA8" w:rsidRDefault="001B0E05">
            <w:pPr>
              <w:spacing w:line="300" w:lineRule="auto"/>
            </w:pPr>
            <w:r w:rsidRPr="00A70FA8">
              <w:t xml:space="preserve">   light + pop + </w:t>
            </w:r>
            <w:proofErr w:type="spellStart"/>
            <w:r w:rsidRPr="00A70FA8">
              <w:t>female:male</w:t>
            </w:r>
            <w:proofErr w:type="spellEnd"/>
            <w:r w:rsidRPr="00A70FA8">
              <w:t xml:space="preserve"> + female + male</w:t>
            </w:r>
          </w:p>
        </w:tc>
        <w:tc>
          <w:tcPr>
            <w:tcW w:w="1584" w:type="dxa"/>
            <w:tcBorders>
              <w:top w:val="nil"/>
              <w:left w:val="nil"/>
              <w:bottom w:val="nil"/>
              <w:right w:val="nil"/>
            </w:tcBorders>
            <w:tcMar>
              <w:top w:w="0" w:type="dxa"/>
              <w:left w:w="0" w:type="dxa"/>
              <w:bottom w:w="0" w:type="dxa"/>
              <w:right w:w="0" w:type="dxa"/>
            </w:tcMar>
          </w:tcPr>
          <w:p w14:paraId="000000DA" w14:textId="77777777" w:rsidR="00071C09" w:rsidRPr="00A70FA8" w:rsidRDefault="001B0E05">
            <w:pPr>
              <w:spacing w:line="300" w:lineRule="auto"/>
            </w:pPr>
            <w:proofErr w:type="spellStart"/>
            <w:r w:rsidRPr="00A70FA8">
              <w:t>light:pop</w:t>
            </w:r>
            <w:proofErr w:type="spellEnd"/>
          </w:p>
        </w:tc>
        <w:tc>
          <w:tcPr>
            <w:tcW w:w="425" w:type="dxa"/>
            <w:tcBorders>
              <w:top w:val="nil"/>
              <w:left w:val="nil"/>
              <w:bottom w:val="nil"/>
              <w:right w:val="nil"/>
            </w:tcBorders>
            <w:tcMar>
              <w:top w:w="0" w:type="dxa"/>
              <w:left w:w="0" w:type="dxa"/>
              <w:bottom w:w="0" w:type="dxa"/>
              <w:right w:w="0" w:type="dxa"/>
            </w:tcMar>
          </w:tcPr>
          <w:p w14:paraId="000000DB" w14:textId="77777777" w:rsidR="00071C09" w:rsidRPr="00A70FA8" w:rsidRDefault="001B0E05">
            <w:pPr>
              <w:spacing w:line="300" w:lineRule="auto"/>
              <w:jc w:val="center"/>
            </w:pPr>
            <w:r w:rsidRPr="00A70FA8">
              <w:t>2</w:t>
            </w:r>
          </w:p>
        </w:tc>
        <w:tc>
          <w:tcPr>
            <w:tcW w:w="1192" w:type="dxa"/>
            <w:tcBorders>
              <w:top w:val="nil"/>
              <w:left w:val="nil"/>
              <w:bottom w:val="nil"/>
              <w:right w:val="nil"/>
            </w:tcBorders>
            <w:tcMar>
              <w:top w:w="0" w:type="dxa"/>
              <w:left w:w="0" w:type="dxa"/>
              <w:bottom w:w="0" w:type="dxa"/>
              <w:right w:w="0" w:type="dxa"/>
            </w:tcMar>
          </w:tcPr>
          <w:p w14:paraId="000000DC" w14:textId="77777777" w:rsidR="00071C09" w:rsidRPr="00A70FA8" w:rsidRDefault="001B0E05">
            <w:pPr>
              <w:spacing w:line="300" w:lineRule="auto"/>
              <w:jc w:val="center"/>
            </w:pPr>
            <w:r w:rsidRPr="00A70FA8">
              <w:t>10.75</w:t>
            </w:r>
          </w:p>
        </w:tc>
        <w:tc>
          <w:tcPr>
            <w:tcW w:w="1020" w:type="dxa"/>
            <w:tcBorders>
              <w:top w:val="nil"/>
              <w:left w:val="nil"/>
              <w:bottom w:val="nil"/>
              <w:right w:val="nil"/>
            </w:tcBorders>
            <w:tcMar>
              <w:top w:w="0" w:type="dxa"/>
              <w:left w:w="0" w:type="dxa"/>
              <w:bottom w:w="0" w:type="dxa"/>
              <w:right w:w="0" w:type="dxa"/>
            </w:tcMar>
          </w:tcPr>
          <w:p w14:paraId="000000DD" w14:textId="77777777" w:rsidR="00071C09" w:rsidRPr="00A70FA8" w:rsidRDefault="001B0E05">
            <w:pPr>
              <w:spacing w:line="300" w:lineRule="auto"/>
              <w:jc w:val="center"/>
            </w:pPr>
            <w:r w:rsidRPr="00A70FA8">
              <w:t>0.005</w:t>
            </w:r>
          </w:p>
        </w:tc>
      </w:tr>
      <w:tr w:rsidR="00A70FA8" w:rsidRPr="00A70FA8" w14:paraId="7E399244"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0DE"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0DF" w14:textId="77777777" w:rsidR="00071C09" w:rsidRPr="00A70FA8" w:rsidRDefault="001B0E05">
            <w:pPr>
              <w:spacing w:line="300" w:lineRule="auto"/>
            </w:pPr>
            <w:r w:rsidRPr="00A70FA8">
              <w:t xml:space="preserve">   light + pop + </w:t>
            </w:r>
            <w:proofErr w:type="spellStart"/>
            <w:r w:rsidRPr="00A70FA8">
              <w:t>light:pop</w:t>
            </w:r>
            <w:proofErr w:type="spellEnd"/>
            <w:r w:rsidRPr="00A70FA8">
              <w:t xml:space="preserve"> + female + male</w:t>
            </w:r>
          </w:p>
        </w:tc>
        <w:tc>
          <w:tcPr>
            <w:tcW w:w="1584" w:type="dxa"/>
            <w:tcBorders>
              <w:top w:val="nil"/>
              <w:left w:val="nil"/>
              <w:bottom w:val="nil"/>
              <w:right w:val="nil"/>
            </w:tcBorders>
            <w:tcMar>
              <w:top w:w="0" w:type="dxa"/>
              <w:left w:w="0" w:type="dxa"/>
              <w:bottom w:w="0" w:type="dxa"/>
              <w:right w:w="0" w:type="dxa"/>
            </w:tcMar>
          </w:tcPr>
          <w:p w14:paraId="000000E0" w14:textId="77777777" w:rsidR="00071C09" w:rsidRPr="00A70FA8" w:rsidRDefault="001B0E05">
            <w:pPr>
              <w:spacing w:line="300" w:lineRule="auto"/>
            </w:pPr>
            <w:proofErr w:type="spellStart"/>
            <w:r w:rsidRPr="00A70FA8">
              <w:t>female:male</w:t>
            </w:r>
            <w:proofErr w:type="spellEnd"/>
          </w:p>
        </w:tc>
        <w:tc>
          <w:tcPr>
            <w:tcW w:w="425" w:type="dxa"/>
            <w:tcBorders>
              <w:top w:val="nil"/>
              <w:left w:val="nil"/>
              <w:bottom w:val="nil"/>
              <w:right w:val="nil"/>
            </w:tcBorders>
            <w:tcMar>
              <w:top w:w="0" w:type="dxa"/>
              <w:left w:w="0" w:type="dxa"/>
              <w:bottom w:w="0" w:type="dxa"/>
              <w:right w:w="0" w:type="dxa"/>
            </w:tcMar>
          </w:tcPr>
          <w:p w14:paraId="000000E1" w14:textId="77777777" w:rsidR="00071C09" w:rsidRPr="00A70FA8" w:rsidRDefault="001B0E05">
            <w:pPr>
              <w:spacing w:line="300" w:lineRule="auto"/>
              <w:jc w:val="center"/>
            </w:pPr>
            <w:r w:rsidRPr="00A70FA8">
              <w:t>1</w:t>
            </w:r>
          </w:p>
        </w:tc>
        <w:tc>
          <w:tcPr>
            <w:tcW w:w="1192" w:type="dxa"/>
            <w:tcBorders>
              <w:top w:val="nil"/>
              <w:left w:val="nil"/>
              <w:bottom w:val="nil"/>
              <w:right w:val="nil"/>
            </w:tcBorders>
            <w:tcMar>
              <w:top w:w="0" w:type="dxa"/>
              <w:left w:w="0" w:type="dxa"/>
              <w:bottom w:w="0" w:type="dxa"/>
              <w:right w:w="0" w:type="dxa"/>
            </w:tcMar>
          </w:tcPr>
          <w:p w14:paraId="000000E2" w14:textId="77777777" w:rsidR="00071C09" w:rsidRPr="00A70FA8" w:rsidRDefault="001B0E05">
            <w:pPr>
              <w:spacing w:line="300" w:lineRule="auto"/>
              <w:jc w:val="center"/>
            </w:pPr>
            <w:r w:rsidRPr="00A70FA8">
              <w:t>84.36</w:t>
            </w:r>
          </w:p>
        </w:tc>
        <w:tc>
          <w:tcPr>
            <w:tcW w:w="1020" w:type="dxa"/>
            <w:tcBorders>
              <w:top w:val="nil"/>
              <w:left w:val="nil"/>
              <w:bottom w:val="nil"/>
              <w:right w:val="nil"/>
            </w:tcBorders>
            <w:tcMar>
              <w:top w:w="0" w:type="dxa"/>
              <w:left w:w="0" w:type="dxa"/>
              <w:bottom w:w="0" w:type="dxa"/>
              <w:right w:w="0" w:type="dxa"/>
            </w:tcMar>
          </w:tcPr>
          <w:p w14:paraId="000000E3" w14:textId="77777777" w:rsidR="00071C09" w:rsidRPr="00A70FA8" w:rsidRDefault="001B0E05">
            <w:pPr>
              <w:spacing w:line="300" w:lineRule="auto"/>
              <w:jc w:val="center"/>
            </w:pPr>
            <w:r w:rsidRPr="00A70FA8">
              <w:t>&lt; 0.001</w:t>
            </w:r>
          </w:p>
        </w:tc>
      </w:tr>
      <w:tr w:rsidR="00A70FA8" w:rsidRPr="00A70FA8" w14:paraId="01AD24F5"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0E4"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0E5" w14:textId="77777777" w:rsidR="00071C09" w:rsidRPr="00A70FA8" w:rsidRDefault="001B0E05">
            <w:pPr>
              <w:spacing w:line="300" w:lineRule="auto"/>
            </w:pPr>
            <w:r w:rsidRPr="00A70FA8">
              <w:t xml:space="preserve">   light + pop + </w:t>
            </w:r>
            <w:proofErr w:type="spellStart"/>
            <w:r w:rsidRPr="00A70FA8">
              <w:t>light:pop</w:t>
            </w:r>
            <w:proofErr w:type="spellEnd"/>
            <w:r w:rsidRPr="00A70FA8">
              <w:t xml:space="preserve"> + </w:t>
            </w:r>
            <w:proofErr w:type="spellStart"/>
            <w:r w:rsidRPr="00A70FA8">
              <w:t>female:male</w:t>
            </w:r>
            <w:proofErr w:type="spellEnd"/>
            <w:r w:rsidRPr="00A70FA8">
              <w:t xml:space="preserve"> + male</w:t>
            </w:r>
          </w:p>
        </w:tc>
        <w:tc>
          <w:tcPr>
            <w:tcW w:w="1584" w:type="dxa"/>
            <w:tcBorders>
              <w:top w:val="nil"/>
              <w:left w:val="nil"/>
              <w:bottom w:val="nil"/>
              <w:right w:val="nil"/>
            </w:tcBorders>
            <w:tcMar>
              <w:top w:w="0" w:type="dxa"/>
              <w:left w:w="0" w:type="dxa"/>
              <w:bottom w:w="0" w:type="dxa"/>
              <w:right w:w="0" w:type="dxa"/>
            </w:tcMar>
          </w:tcPr>
          <w:p w14:paraId="000000E6" w14:textId="77777777" w:rsidR="00071C09" w:rsidRPr="00A70FA8" w:rsidRDefault="001B0E05">
            <w:pPr>
              <w:spacing w:line="300" w:lineRule="auto"/>
            </w:pPr>
            <w:r w:rsidRPr="00A70FA8">
              <w:t>female</w:t>
            </w:r>
          </w:p>
        </w:tc>
        <w:tc>
          <w:tcPr>
            <w:tcW w:w="425" w:type="dxa"/>
            <w:tcBorders>
              <w:top w:val="nil"/>
              <w:left w:val="nil"/>
              <w:bottom w:val="nil"/>
              <w:right w:val="nil"/>
            </w:tcBorders>
            <w:tcMar>
              <w:top w:w="0" w:type="dxa"/>
              <w:left w:w="0" w:type="dxa"/>
              <w:bottom w:w="0" w:type="dxa"/>
              <w:right w:w="0" w:type="dxa"/>
            </w:tcMar>
          </w:tcPr>
          <w:p w14:paraId="000000E7" w14:textId="77777777" w:rsidR="00071C09" w:rsidRPr="00A70FA8" w:rsidRDefault="001B0E05">
            <w:pPr>
              <w:spacing w:line="300" w:lineRule="auto"/>
              <w:jc w:val="center"/>
            </w:pPr>
            <w:r w:rsidRPr="00A70FA8">
              <w:t>1</w:t>
            </w:r>
          </w:p>
        </w:tc>
        <w:tc>
          <w:tcPr>
            <w:tcW w:w="1192" w:type="dxa"/>
            <w:tcBorders>
              <w:top w:val="nil"/>
              <w:left w:val="nil"/>
              <w:bottom w:val="nil"/>
              <w:right w:val="nil"/>
            </w:tcBorders>
            <w:tcMar>
              <w:top w:w="0" w:type="dxa"/>
              <w:left w:w="0" w:type="dxa"/>
              <w:bottom w:w="0" w:type="dxa"/>
              <w:right w:w="0" w:type="dxa"/>
            </w:tcMar>
          </w:tcPr>
          <w:p w14:paraId="000000E8" w14:textId="77777777" w:rsidR="00071C09" w:rsidRPr="00A70FA8" w:rsidRDefault="001B0E05">
            <w:pPr>
              <w:spacing w:line="300" w:lineRule="auto"/>
              <w:jc w:val="center"/>
            </w:pPr>
            <w:r w:rsidRPr="00A70FA8">
              <w:t>25.07</w:t>
            </w:r>
          </w:p>
        </w:tc>
        <w:tc>
          <w:tcPr>
            <w:tcW w:w="1020" w:type="dxa"/>
            <w:tcBorders>
              <w:top w:val="nil"/>
              <w:left w:val="nil"/>
              <w:bottom w:val="nil"/>
              <w:right w:val="nil"/>
            </w:tcBorders>
            <w:tcMar>
              <w:top w:w="0" w:type="dxa"/>
              <w:left w:w="0" w:type="dxa"/>
              <w:bottom w:w="0" w:type="dxa"/>
              <w:right w:w="0" w:type="dxa"/>
            </w:tcMar>
          </w:tcPr>
          <w:p w14:paraId="000000E9" w14:textId="77777777" w:rsidR="00071C09" w:rsidRPr="00A70FA8" w:rsidRDefault="001B0E05">
            <w:pPr>
              <w:spacing w:line="300" w:lineRule="auto"/>
              <w:jc w:val="center"/>
            </w:pPr>
            <w:r w:rsidRPr="00A70FA8">
              <w:t>&lt; 0.001</w:t>
            </w:r>
          </w:p>
        </w:tc>
      </w:tr>
      <w:tr w:rsidR="00A70FA8" w:rsidRPr="00A70FA8" w14:paraId="6A6F7962" w14:textId="77777777">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0EA"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0EB" w14:textId="77777777" w:rsidR="00071C09" w:rsidRPr="00A70FA8" w:rsidRDefault="001B0E05">
            <w:pPr>
              <w:spacing w:line="300" w:lineRule="auto"/>
            </w:pPr>
            <w:r w:rsidRPr="00A70FA8">
              <w:t xml:space="preserve">   light + pop + </w:t>
            </w:r>
            <w:proofErr w:type="spellStart"/>
            <w:r w:rsidRPr="00A70FA8">
              <w:t>light:pop</w:t>
            </w:r>
            <w:proofErr w:type="spellEnd"/>
            <w:r w:rsidRPr="00A70FA8">
              <w:t xml:space="preserve"> + </w:t>
            </w:r>
            <w:proofErr w:type="spellStart"/>
            <w:r w:rsidRPr="00A70FA8">
              <w:t>female:male</w:t>
            </w:r>
            <w:proofErr w:type="spellEnd"/>
            <w:r w:rsidRPr="00A70FA8">
              <w:t xml:space="preserve"> + female</w:t>
            </w:r>
          </w:p>
        </w:tc>
        <w:tc>
          <w:tcPr>
            <w:tcW w:w="1584" w:type="dxa"/>
            <w:tcBorders>
              <w:top w:val="nil"/>
              <w:left w:val="nil"/>
              <w:bottom w:val="single" w:sz="4" w:space="0" w:color="000000"/>
              <w:right w:val="nil"/>
            </w:tcBorders>
            <w:tcMar>
              <w:top w:w="0" w:type="dxa"/>
              <w:left w:w="0" w:type="dxa"/>
              <w:bottom w:w="0" w:type="dxa"/>
              <w:right w:w="0" w:type="dxa"/>
            </w:tcMar>
          </w:tcPr>
          <w:p w14:paraId="000000EC" w14:textId="77777777" w:rsidR="00071C09" w:rsidRPr="00A70FA8" w:rsidRDefault="001B0E05">
            <w:pPr>
              <w:spacing w:line="300" w:lineRule="auto"/>
            </w:pPr>
            <w:r w:rsidRPr="00A70FA8">
              <w:t>male</w:t>
            </w:r>
          </w:p>
        </w:tc>
        <w:tc>
          <w:tcPr>
            <w:tcW w:w="425" w:type="dxa"/>
            <w:tcBorders>
              <w:top w:val="nil"/>
              <w:left w:val="nil"/>
              <w:bottom w:val="single" w:sz="4" w:space="0" w:color="000000"/>
              <w:right w:val="nil"/>
            </w:tcBorders>
            <w:tcMar>
              <w:top w:w="0" w:type="dxa"/>
              <w:left w:w="0" w:type="dxa"/>
              <w:bottom w:w="0" w:type="dxa"/>
              <w:right w:w="0" w:type="dxa"/>
            </w:tcMar>
          </w:tcPr>
          <w:p w14:paraId="000000ED" w14:textId="77777777" w:rsidR="00071C09" w:rsidRPr="00A70FA8" w:rsidRDefault="001B0E05">
            <w:pPr>
              <w:spacing w:line="300" w:lineRule="auto"/>
              <w:jc w:val="center"/>
            </w:pPr>
            <w:r w:rsidRPr="00A70FA8">
              <w:t>1</w:t>
            </w:r>
          </w:p>
        </w:tc>
        <w:tc>
          <w:tcPr>
            <w:tcW w:w="1192" w:type="dxa"/>
            <w:tcBorders>
              <w:top w:val="nil"/>
              <w:left w:val="nil"/>
              <w:bottom w:val="single" w:sz="4" w:space="0" w:color="000000"/>
              <w:right w:val="nil"/>
            </w:tcBorders>
            <w:tcMar>
              <w:top w:w="0" w:type="dxa"/>
              <w:left w:w="0" w:type="dxa"/>
              <w:bottom w:w="0" w:type="dxa"/>
              <w:right w:w="0" w:type="dxa"/>
            </w:tcMar>
          </w:tcPr>
          <w:p w14:paraId="000000EE" w14:textId="77777777" w:rsidR="00071C09" w:rsidRPr="00A70FA8" w:rsidRDefault="001B0E05">
            <w:pPr>
              <w:spacing w:line="300" w:lineRule="auto"/>
              <w:jc w:val="center"/>
            </w:pPr>
            <w:r w:rsidRPr="00A70FA8">
              <w:t>10.78</w:t>
            </w:r>
          </w:p>
        </w:tc>
        <w:tc>
          <w:tcPr>
            <w:tcW w:w="1020" w:type="dxa"/>
            <w:tcBorders>
              <w:top w:val="nil"/>
              <w:left w:val="nil"/>
              <w:bottom w:val="single" w:sz="4" w:space="0" w:color="000000"/>
              <w:right w:val="nil"/>
            </w:tcBorders>
            <w:tcMar>
              <w:top w:w="0" w:type="dxa"/>
              <w:left w:w="0" w:type="dxa"/>
              <w:bottom w:w="0" w:type="dxa"/>
              <w:right w:w="0" w:type="dxa"/>
            </w:tcMar>
          </w:tcPr>
          <w:p w14:paraId="000000EF" w14:textId="77777777" w:rsidR="00071C09" w:rsidRPr="00A70FA8" w:rsidRDefault="001B0E05">
            <w:pPr>
              <w:spacing w:line="300" w:lineRule="auto"/>
              <w:jc w:val="center"/>
            </w:pPr>
            <w:r w:rsidRPr="00A70FA8">
              <w:t>0.001</w:t>
            </w:r>
          </w:p>
        </w:tc>
      </w:tr>
      <w:tr w:rsidR="00A70FA8" w:rsidRPr="00A70FA8" w14:paraId="51908F27" w14:textId="77777777">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0F0" w14:textId="77777777" w:rsidR="00071C09" w:rsidRPr="00A70FA8" w:rsidRDefault="001B0E05">
            <w:pPr>
              <w:spacing w:line="300" w:lineRule="auto"/>
            </w:pPr>
            <w:r w:rsidRPr="00A70FA8">
              <w:t>Incubation Period (ADD)</w:t>
            </w:r>
          </w:p>
        </w:tc>
        <w:tc>
          <w:tcPr>
            <w:tcW w:w="6048" w:type="dxa"/>
            <w:tcBorders>
              <w:top w:val="single" w:sz="4" w:space="0" w:color="000000"/>
              <w:left w:val="nil"/>
              <w:bottom w:val="nil"/>
              <w:right w:val="nil"/>
            </w:tcBorders>
            <w:tcMar>
              <w:top w:w="0" w:type="dxa"/>
              <w:left w:w="0" w:type="dxa"/>
              <w:bottom w:w="0" w:type="dxa"/>
              <w:right w:w="0" w:type="dxa"/>
            </w:tcMar>
          </w:tcPr>
          <w:p w14:paraId="000000F1" w14:textId="77777777" w:rsidR="00071C09" w:rsidRPr="00A70FA8" w:rsidRDefault="001B0E05">
            <w:pPr>
              <w:spacing w:line="300" w:lineRule="auto"/>
            </w:pPr>
            <w:r w:rsidRPr="00A70FA8">
              <w:rPr>
                <w:b/>
              </w:rPr>
              <w:t xml:space="preserve">   light + pop + </w:t>
            </w:r>
            <w:proofErr w:type="spellStart"/>
            <w:r w:rsidRPr="00A70FA8">
              <w:rPr>
                <w:b/>
              </w:rPr>
              <w:t>light:pop</w:t>
            </w:r>
            <w:proofErr w:type="spellEnd"/>
            <w:r w:rsidRPr="00A70FA8">
              <w:rPr>
                <w:b/>
              </w:rPr>
              <w:t xml:space="preserve"> + </w:t>
            </w:r>
            <w:proofErr w:type="spellStart"/>
            <w:r w:rsidRPr="00A70FA8">
              <w:rPr>
                <w:b/>
              </w:rPr>
              <w:t>female:male</w:t>
            </w:r>
            <w:proofErr w:type="spellEnd"/>
            <w:r w:rsidRPr="00A70FA8">
              <w:rPr>
                <w:b/>
              </w:rPr>
              <w:t xml:space="preserve"> + female + male</w:t>
            </w:r>
          </w:p>
        </w:tc>
        <w:tc>
          <w:tcPr>
            <w:tcW w:w="1584" w:type="dxa"/>
            <w:tcBorders>
              <w:top w:val="single" w:sz="4" w:space="0" w:color="000000"/>
              <w:left w:val="nil"/>
              <w:bottom w:val="nil"/>
              <w:right w:val="nil"/>
            </w:tcBorders>
            <w:tcMar>
              <w:top w:w="0" w:type="dxa"/>
              <w:left w:w="0" w:type="dxa"/>
              <w:bottom w:w="0" w:type="dxa"/>
              <w:right w:w="0" w:type="dxa"/>
            </w:tcMar>
          </w:tcPr>
          <w:p w14:paraId="000000F2" w14:textId="77777777" w:rsidR="00071C09" w:rsidRPr="00A70FA8" w:rsidRDefault="00071C09">
            <w:pPr>
              <w:spacing w:line="300" w:lineRule="auto"/>
            </w:pPr>
          </w:p>
        </w:tc>
        <w:tc>
          <w:tcPr>
            <w:tcW w:w="425" w:type="dxa"/>
            <w:tcBorders>
              <w:top w:val="single" w:sz="4" w:space="0" w:color="000000"/>
              <w:left w:val="nil"/>
              <w:bottom w:val="nil"/>
              <w:right w:val="nil"/>
            </w:tcBorders>
            <w:tcMar>
              <w:top w:w="0" w:type="dxa"/>
              <w:left w:w="0" w:type="dxa"/>
              <w:bottom w:w="0" w:type="dxa"/>
              <w:right w:w="0" w:type="dxa"/>
            </w:tcMar>
          </w:tcPr>
          <w:p w14:paraId="000000F3" w14:textId="77777777" w:rsidR="00071C09" w:rsidRPr="00A70FA8" w:rsidRDefault="00071C09">
            <w:pPr>
              <w:spacing w:line="300" w:lineRule="auto"/>
              <w:jc w:val="center"/>
            </w:pPr>
          </w:p>
        </w:tc>
        <w:tc>
          <w:tcPr>
            <w:tcW w:w="1192" w:type="dxa"/>
            <w:tcBorders>
              <w:top w:val="single" w:sz="4" w:space="0" w:color="000000"/>
              <w:left w:val="nil"/>
              <w:bottom w:val="nil"/>
              <w:right w:val="nil"/>
            </w:tcBorders>
            <w:tcMar>
              <w:top w:w="0" w:type="dxa"/>
              <w:left w:w="0" w:type="dxa"/>
              <w:bottom w:w="0" w:type="dxa"/>
              <w:right w:w="0" w:type="dxa"/>
            </w:tcMar>
          </w:tcPr>
          <w:p w14:paraId="000000F4" w14:textId="77777777" w:rsidR="00071C09" w:rsidRPr="00A70FA8" w:rsidRDefault="00071C09">
            <w:pPr>
              <w:spacing w:line="300" w:lineRule="auto"/>
              <w:jc w:val="center"/>
            </w:pPr>
          </w:p>
        </w:tc>
        <w:tc>
          <w:tcPr>
            <w:tcW w:w="1020" w:type="dxa"/>
            <w:tcBorders>
              <w:top w:val="single" w:sz="4" w:space="0" w:color="000000"/>
              <w:left w:val="nil"/>
              <w:bottom w:val="nil"/>
              <w:right w:val="nil"/>
            </w:tcBorders>
            <w:tcMar>
              <w:top w:w="0" w:type="dxa"/>
              <w:left w:w="0" w:type="dxa"/>
              <w:bottom w:w="0" w:type="dxa"/>
              <w:right w:w="0" w:type="dxa"/>
            </w:tcMar>
          </w:tcPr>
          <w:p w14:paraId="000000F5" w14:textId="77777777" w:rsidR="00071C09" w:rsidRPr="00A70FA8" w:rsidRDefault="00071C09">
            <w:pPr>
              <w:spacing w:line="300" w:lineRule="auto"/>
              <w:jc w:val="center"/>
            </w:pPr>
          </w:p>
        </w:tc>
      </w:tr>
      <w:tr w:rsidR="00A70FA8" w:rsidRPr="00A70FA8" w14:paraId="31D0A0E3" w14:textId="77777777">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0F6"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0F7" w14:textId="77777777" w:rsidR="00071C09" w:rsidRPr="00A70FA8" w:rsidRDefault="001B0E05">
            <w:pPr>
              <w:spacing w:line="300" w:lineRule="auto"/>
            </w:pPr>
            <w:r w:rsidRPr="00A70FA8">
              <w:t xml:space="preserve">   pop + </w:t>
            </w:r>
            <w:proofErr w:type="spellStart"/>
            <w:r w:rsidRPr="00A70FA8">
              <w:t>female:male</w:t>
            </w:r>
            <w:proofErr w:type="spellEnd"/>
            <w:r w:rsidRPr="00A70FA8">
              <w:t xml:space="preserve"> + female + male</w:t>
            </w:r>
          </w:p>
        </w:tc>
        <w:tc>
          <w:tcPr>
            <w:tcW w:w="1584" w:type="dxa"/>
            <w:tcBorders>
              <w:top w:val="nil"/>
              <w:left w:val="nil"/>
              <w:bottom w:val="nil"/>
              <w:right w:val="nil"/>
            </w:tcBorders>
            <w:tcMar>
              <w:top w:w="0" w:type="dxa"/>
              <w:left w:w="0" w:type="dxa"/>
              <w:bottom w:w="0" w:type="dxa"/>
              <w:right w:w="0" w:type="dxa"/>
            </w:tcMar>
          </w:tcPr>
          <w:p w14:paraId="000000F8" w14:textId="77777777" w:rsidR="00071C09" w:rsidRPr="00A70FA8" w:rsidRDefault="001B0E05">
            <w:pPr>
              <w:spacing w:line="300" w:lineRule="auto"/>
            </w:pPr>
            <w:r w:rsidRPr="00A70FA8">
              <w:t>light</w:t>
            </w:r>
          </w:p>
        </w:tc>
        <w:tc>
          <w:tcPr>
            <w:tcW w:w="425" w:type="dxa"/>
            <w:tcBorders>
              <w:top w:val="nil"/>
              <w:left w:val="nil"/>
              <w:bottom w:val="nil"/>
              <w:right w:val="nil"/>
            </w:tcBorders>
            <w:tcMar>
              <w:top w:w="0" w:type="dxa"/>
              <w:left w:w="0" w:type="dxa"/>
              <w:bottom w:w="0" w:type="dxa"/>
              <w:right w:w="0" w:type="dxa"/>
            </w:tcMar>
          </w:tcPr>
          <w:p w14:paraId="000000F9" w14:textId="77777777" w:rsidR="00071C09" w:rsidRPr="00A70FA8" w:rsidRDefault="001B0E05">
            <w:pPr>
              <w:spacing w:line="300" w:lineRule="auto"/>
              <w:jc w:val="center"/>
            </w:pPr>
            <w:r w:rsidRPr="00A70FA8">
              <w:t>2</w:t>
            </w:r>
          </w:p>
        </w:tc>
        <w:tc>
          <w:tcPr>
            <w:tcW w:w="1192" w:type="dxa"/>
            <w:tcBorders>
              <w:top w:val="nil"/>
              <w:left w:val="nil"/>
              <w:bottom w:val="nil"/>
              <w:right w:val="nil"/>
            </w:tcBorders>
            <w:tcMar>
              <w:top w:w="0" w:type="dxa"/>
              <w:left w:w="0" w:type="dxa"/>
              <w:bottom w:w="0" w:type="dxa"/>
              <w:right w:w="0" w:type="dxa"/>
            </w:tcMar>
          </w:tcPr>
          <w:p w14:paraId="000000FA" w14:textId="77777777" w:rsidR="00071C09" w:rsidRPr="00A70FA8" w:rsidRDefault="001B0E05">
            <w:pPr>
              <w:spacing w:line="300" w:lineRule="auto"/>
              <w:jc w:val="center"/>
            </w:pPr>
            <w:r w:rsidRPr="00A70FA8">
              <w:t>56.01</w:t>
            </w:r>
          </w:p>
        </w:tc>
        <w:tc>
          <w:tcPr>
            <w:tcW w:w="1020" w:type="dxa"/>
            <w:tcBorders>
              <w:top w:val="nil"/>
              <w:left w:val="nil"/>
              <w:bottom w:val="nil"/>
              <w:right w:val="nil"/>
            </w:tcBorders>
            <w:tcMar>
              <w:top w:w="0" w:type="dxa"/>
              <w:left w:w="0" w:type="dxa"/>
              <w:bottom w:w="0" w:type="dxa"/>
              <w:right w:w="0" w:type="dxa"/>
            </w:tcMar>
          </w:tcPr>
          <w:p w14:paraId="000000FB" w14:textId="77777777" w:rsidR="00071C09" w:rsidRPr="00A70FA8" w:rsidRDefault="001B0E05">
            <w:pPr>
              <w:spacing w:line="300" w:lineRule="auto"/>
              <w:jc w:val="center"/>
            </w:pPr>
            <w:r w:rsidRPr="00A70FA8">
              <w:t>&lt; 0.001</w:t>
            </w:r>
          </w:p>
        </w:tc>
      </w:tr>
      <w:tr w:rsidR="00A70FA8" w:rsidRPr="00A70FA8" w14:paraId="2BB8F683" w14:textId="77777777">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0FC"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0FD" w14:textId="77777777" w:rsidR="00071C09" w:rsidRPr="00A70FA8" w:rsidRDefault="001B0E05">
            <w:pPr>
              <w:spacing w:line="300" w:lineRule="auto"/>
            </w:pPr>
            <w:r w:rsidRPr="00A70FA8">
              <w:t xml:space="preserve">   light + </w:t>
            </w:r>
            <w:proofErr w:type="spellStart"/>
            <w:r w:rsidRPr="00A70FA8">
              <w:t>female:male</w:t>
            </w:r>
            <w:proofErr w:type="spellEnd"/>
            <w:r w:rsidRPr="00A70FA8">
              <w:t xml:space="preserve"> + female + male</w:t>
            </w:r>
          </w:p>
        </w:tc>
        <w:tc>
          <w:tcPr>
            <w:tcW w:w="1584" w:type="dxa"/>
            <w:tcBorders>
              <w:top w:val="nil"/>
              <w:left w:val="nil"/>
              <w:bottom w:val="nil"/>
              <w:right w:val="nil"/>
            </w:tcBorders>
            <w:tcMar>
              <w:top w:w="0" w:type="dxa"/>
              <w:left w:w="0" w:type="dxa"/>
              <w:bottom w:w="0" w:type="dxa"/>
              <w:right w:w="0" w:type="dxa"/>
            </w:tcMar>
          </w:tcPr>
          <w:p w14:paraId="000000FE" w14:textId="77777777" w:rsidR="00071C09" w:rsidRPr="00A70FA8" w:rsidRDefault="001B0E05">
            <w:pPr>
              <w:spacing w:line="300" w:lineRule="auto"/>
            </w:pPr>
            <w:r w:rsidRPr="00A70FA8">
              <w:t>pop</w:t>
            </w:r>
          </w:p>
        </w:tc>
        <w:tc>
          <w:tcPr>
            <w:tcW w:w="425" w:type="dxa"/>
            <w:tcBorders>
              <w:top w:val="nil"/>
              <w:left w:val="nil"/>
              <w:bottom w:val="nil"/>
              <w:right w:val="nil"/>
            </w:tcBorders>
            <w:tcMar>
              <w:top w:w="0" w:type="dxa"/>
              <w:left w:w="0" w:type="dxa"/>
              <w:bottom w:w="0" w:type="dxa"/>
              <w:right w:w="0" w:type="dxa"/>
            </w:tcMar>
          </w:tcPr>
          <w:p w14:paraId="000000FF" w14:textId="77777777" w:rsidR="00071C09" w:rsidRPr="00A70FA8" w:rsidRDefault="001B0E05">
            <w:pPr>
              <w:spacing w:line="300" w:lineRule="auto"/>
              <w:jc w:val="center"/>
            </w:pPr>
            <w:r w:rsidRPr="00A70FA8">
              <w:t>1</w:t>
            </w:r>
          </w:p>
        </w:tc>
        <w:tc>
          <w:tcPr>
            <w:tcW w:w="1192" w:type="dxa"/>
            <w:tcBorders>
              <w:top w:val="nil"/>
              <w:left w:val="nil"/>
              <w:bottom w:val="nil"/>
              <w:right w:val="nil"/>
            </w:tcBorders>
            <w:tcMar>
              <w:top w:w="0" w:type="dxa"/>
              <w:left w:w="0" w:type="dxa"/>
              <w:bottom w:w="0" w:type="dxa"/>
              <w:right w:w="0" w:type="dxa"/>
            </w:tcMar>
          </w:tcPr>
          <w:p w14:paraId="00000100" w14:textId="77777777" w:rsidR="00071C09" w:rsidRPr="00A70FA8" w:rsidRDefault="001B0E05">
            <w:pPr>
              <w:spacing w:line="300" w:lineRule="auto"/>
              <w:jc w:val="center"/>
            </w:pPr>
            <w:r w:rsidRPr="00A70FA8">
              <w:t>3,041.75</w:t>
            </w:r>
          </w:p>
        </w:tc>
        <w:tc>
          <w:tcPr>
            <w:tcW w:w="1020" w:type="dxa"/>
            <w:tcBorders>
              <w:top w:val="nil"/>
              <w:left w:val="nil"/>
              <w:bottom w:val="nil"/>
              <w:right w:val="nil"/>
            </w:tcBorders>
            <w:tcMar>
              <w:top w:w="0" w:type="dxa"/>
              <w:left w:w="0" w:type="dxa"/>
              <w:bottom w:w="0" w:type="dxa"/>
              <w:right w:w="0" w:type="dxa"/>
            </w:tcMar>
          </w:tcPr>
          <w:p w14:paraId="00000101" w14:textId="77777777" w:rsidR="00071C09" w:rsidRPr="00A70FA8" w:rsidRDefault="001B0E05">
            <w:pPr>
              <w:spacing w:line="300" w:lineRule="auto"/>
              <w:jc w:val="center"/>
            </w:pPr>
            <w:r w:rsidRPr="00A70FA8">
              <w:t>&lt; 0.001</w:t>
            </w:r>
          </w:p>
        </w:tc>
      </w:tr>
      <w:tr w:rsidR="00A70FA8" w:rsidRPr="00A70FA8" w14:paraId="71D5D574"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102"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103" w14:textId="77777777" w:rsidR="00071C09" w:rsidRPr="00A70FA8" w:rsidRDefault="001B0E05">
            <w:pPr>
              <w:spacing w:line="300" w:lineRule="auto"/>
            </w:pPr>
            <w:r w:rsidRPr="00A70FA8">
              <w:t xml:space="preserve">   light + pop + </w:t>
            </w:r>
            <w:proofErr w:type="spellStart"/>
            <w:r w:rsidRPr="00A70FA8">
              <w:t>female:male</w:t>
            </w:r>
            <w:proofErr w:type="spellEnd"/>
            <w:r w:rsidRPr="00A70FA8">
              <w:t xml:space="preserve"> + female + male</w:t>
            </w:r>
          </w:p>
        </w:tc>
        <w:tc>
          <w:tcPr>
            <w:tcW w:w="1584" w:type="dxa"/>
            <w:tcBorders>
              <w:top w:val="nil"/>
              <w:left w:val="nil"/>
              <w:bottom w:val="nil"/>
              <w:right w:val="nil"/>
            </w:tcBorders>
            <w:tcMar>
              <w:top w:w="0" w:type="dxa"/>
              <w:left w:w="0" w:type="dxa"/>
              <w:bottom w:w="0" w:type="dxa"/>
              <w:right w:w="0" w:type="dxa"/>
            </w:tcMar>
          </w:tcPr>
          <w:p w14:paraId="00000104" w14:textId="77777777" w:rsidR="00071C09" w:rsidRPr="00A70FA8" w:rsidRDefault="001B0E05">
            <w:pPr>
              <w:spacing w:line="300" w:lineRule="auto"/>
            </w:pPr>
            <w:proofErr w:type="spellStart"/>
            <w:r w:rsidRPr="00A70FA8">
              <w:t>light:pop</w:t>
            </w:r>
            <w:proofErr w:type="spellEnd"/>
          </w:p>
        </w:tc>
        <w:tc>
          <w:tcPr>
            <w:tcW w:w="425" w:type="dxa"/>
            <w:tcBorders>
              <w:top w:val="nil"/>
              <w:left w:val="nil"/>
              <w:bottom w:val="nil"/>
              <w:right w:val="nil"/>
            </w:tcBorders>
            <w:tcMar>
              <w:top w:w="0" w:type="dxa"/>
              <w:left w:w="0" w:type="dxa"/>
              <w:bottom w:w="0" w:type="dxa"/>
              <w:right w:w="0" w:type="dxa"/>
            </w:tcMar>
          </w:tcPr>
          <w:p w14:paraId="00000105" w14:textId="77777777" w:rsidR="00071C09" w:rsidRPr="00A70FA8" w:rsidRDefault="001B0E05">
            <w:pPr>
              <w:spacing w:line="300" w:lineRule="auto"/>
              <w:jc w:val="center"/>
            </w:pPr>
            <w:r w:rsidRPr="00A70FA8">
              <w:t>2</w:t>
            </w:r>
          </w:p>
        </w:tc>
        <w:tc>
          <w:tcPr>
            <w:tcW w:w="1192" w:type="dxa"/>
            <w:tcBorders>
              <w:top w:val="nil"/>
              <w:left w:val="nil"/>
              <w:bottom w:val="nil"/>
              <w:right w:val="nil"/>
            </w:tcBorders>
            <w:tcMar>
              <w:top w:w="0" w:type="dxa"/>
              <w:left w:w="0" w:type="dxa"/>
              <w:bottom w:w="0" w:type="dxa"/>
              <w:right w:w="0" w:type="dxa"/>
            </w:tcMar>
          </w:tcPr>
          <w:p w14:paraId="00000106" w14:textId="77777777" w:rsidR="00071C09" w:rsidRPr="00A70FA8" w:rsidRDefault="001B0E05">
            <w:pPr>
              <w:spacing w:line="300" w:lineRule="auto"/>
              <w:jc w:val="center"/>
            </w:pPr>
            <w:r w:rsidRPr="00A70FA8">
              <w:t>17.39</w:t>
            </w:r>
          </w:p>
        </w:tc>
        <w:tc>
          <w:tcPr>
            <w:tcW w:w="1020" w:type="dxa"/>
            <w:tcBorders>
              <w:top w:val="nil"/>
              <w:left w:val="nil"/>
              <w:bottom w:val="nil"/>
              <w:right w:val="nil"/>
            </w:tcBorders>
            <w:tcMar>
              <w:top w:w="0" w:type="dxa"/>
              <w:left w:w="0" w:type="dxa"/>
              <w:bottom w:w="0" w:type="dxa"/>
              <w:right w:w="0" w:type="dxa"/>
            </w:tcMar>
          </w:tcPr>
          <w:p w14:paraId="00000107" w14:textId="77777777" w:rsidR="00071C09" w:rsidRPr="00A70FA8" w:rsidRDefault="001B0E05">
            <w:pPr>
              <w:spacing w:line="300" w:lineRule="auto"/>
              <w:jc w:val="center"/>
            </w:pPr>
            <w:r w:rsidRPr="00A70FA8">
              <w:t>&lt; 0.001</w:t>
            </w:r>
          </w:p>
        </w:tc>
      </w:tr>
      <w:tr w:rsidR="00A70FA8" w:rsidRPr="00A70FA8" w14:paraId="336AC97D"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108"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109" w14:textId="77777777" w:rsidR="00071C09" w:rsidRPr="00A70FA8" w:rsidRDefault="001B0E05">
            <w:pPr>
              <w:spacing w:line="300" w:lineRule="auto"/>
            </w:pPr>
            <w:r w:rsidRPr="00A70FA8">
              <w:t xml:space="preserve">   light + pop + </w:t>
            </w:r>
            <w:proofErr w:type="spellStart"/>
            <w:r w:rsidRPr="00A70FA8">
              <w:t>light:pop</w:t>
            </w:r>
            <w:proofErr w:type="spellEnd"/>
            <w:r w:rsidRPr="00A70FA8">
              <w:t xml:space="preserve"> + female + male</w:t>
            </w:r>
          </w:p>
        </w:tc>
        <w:tc>
          <w:tcPr>
            <w:tcW w:w="1584" w:type="dxa"/>
            <w:tcBorders>
              <w:top w:val="nil"/>
              <w:left w:val="nil"/>
              <w:bottom w:val="nil"/>
              <w:right w:val="nil"/>
            </w:tcBorders>
            <w:tcMar>
              <w:top w:w="0" w:type="dxa"/>
              <w:left w:w="0" w:type="dxa"/>
              <w:bottom w:w="0" w:type="dxa"/>
              <w:right w:w="0" w:type="dxa"/>
            </w:tcMar>
          </w:tcPr>
          <w:p w14:paraId="0000010A" w14:textId="77777777" w:rsidR="00071C09" w:rsidRPr="00A70FA8" w:rsidRDefault="001B0E05">
            <w:pPr>
              <w:spacing w:line="300" w:lineRule="auto"/>
            </w:pPr>
            <w:proofErr w:type="spellStart"/>
            <w:r w:rsidRPr="00A70FA8">
              <w:t>female:male</w:t>
            </w:r>
            <w:proofErr w:type="spellEnd"/>
          </w:p>
        </w:tc>
        <w:tc>
          <w:tcPr>
            <w:tcW w:w="425" w:type="dxa"/>
            <w:tcBorders>
              <w:top w:val="nil"/>
              <w:left w:val="nil"/>
              <w:bottom w:val="nil"/>
              <w:right w:val="nil"/>
            </w:tcBorders>
            <w:tcMar>
              <w:top w:w="0" w:type="dxa"/>
              <w:left w:w="0" w:type="dxa"/>
              <w:bottom w:w="0" w:type="dxa"/>
              <w:right w:w="0" w:type="dxa"/>
            </w:tcMar>
          </w:tcPr>
          <w:p w14:paraId="0000010B" w14:textId="77777777" w:rsidR="00071C09" w:rsidRPr="00A70FA8" w:rsidRDefault="001B0E05">
            <w:pPr>
              <w:spacing w:line="300" w:lineRule="auto"/>
              <w:jc w:val="center"/>
            </w:pPr>
            <w:r w:rsidRPr="00A70FA8">
              <w:t>1</w:t>
            </w:r>
          </w:p>
        </w:tc>
        <w:tc>
          <w:tcPr>
            <w:tcW w:w="1192" w:type="dxa"/>
            <w:tcBorders>
              <w:top w:val="nil"/>
              <w:left w:val="nil"/>
              <w:bottom w:val="nil"/>
              <w:right w:val="nil"/>
            </w:tcBorders>
            <w:tcMar>
              <w:top w:w="0" w:type="dxa"/>
              <w:left w:w="0" w:type="dxa"/>
              <w:bottom w:w="0" w:type="dxa"/>
              <w:right w:w="0" w:type="dxa"/>
            </w:tcMar>
          </w:tcPr>
          <w:p w14:paraId="0000010C" w14:textId="77777777" w:rsidR="00071C09" w:rsidRPr="00A70FA8" w:rsidRDefault="001B0E05">
            <w:pPr>
              <w:spacing w:line="300" w:lineRule="auto"/>
              <w:jc w:val="center"/>
            </w:pPr>
            <w:r w:rsidRPr="00A70FA8">
              <w:t>84.44</w:t>
            </w:r>
          </w:p>
        </w:tc>
        <w:tc>
          <w:tcPr>
            <w:tcW w:w="1020" w:type="dxa"/>
            <w:tcBorders>
              <w:top w:val="nil"/>
              <w:left w:val="nil"/>
              <w:bottom w:val="nil"/>
              <w:right w:val="nil"/>
            </w:tcBorders>
            <w:tcMar>
              <w:top w:w="0" w:type="dxa"/>
              <w:left w:w="0" w:type="dxa"/>
              <w:bottom w:w="0" w:type="dxa"/>
              <w:right w:w="0" w:type="dxa"/>
            </w:tcMar>
          </w:tcPr>
          <w:p w14:paraId="0000010D" w14:textId="77777777" w:rsidR="00071C09" w:rsidRPr="00A70FA8" w:rsidRDefault="001B0E05">
            <w:pPr>
              <w:spacing w:line="300" w:lineRule="auto"/>
              <w:jc w:val="center"/>
            </w:pPr>
            <w:r w:rsidRPr="00A70FA8">
              <w:t>&lt; 0.001</w:t>
            </w:r>
          </w:p>
        </w:tc>
      </w:tr>
      <w:tr w:rsidR="00A70FA8" w:rsidRPr="00A70FA8" w14:paraId="22C08E1D"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10E"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10F" w14:textId="77777777" w:rsidR="00071C09" w:rsidRPr="00A70FA8" w:rsidRDefault="001B0E05">
            <w:pPr>
              <w:spacing w:line="300" w:lineRule="auto"/>
            </w:pPr>
            <w:r w:rsidRPr="00A70FA8">
              <w:t xml:space="preserve">   light + pop + </w:t>
            </w:r>
            <w:proofErr w:type="spellStart"/>
            <w:r w:rsidRPr="00A70FA8">
              <w:t>light:pop</w:t>
            </w:r>
            <w:proofErr w:type="spellEnd"/>
            <w:r w:rsidRPr="00A70FA8">
              <w:t xml:space="preserve"> + </w:t>
            </w:r>
            <w:proofErr w:type="spellStart"/>
            <w:r w:rsidRPr="00A70FA8">
              <w:t>female:male</w:t>
            </w:r>
            <w:proofErr w:type="spellEnd"/>
            <w:r w:rsidRPr="00A70FA8">
              <w:t xml:space="preserve"> + male</w:t>
            </w:r>
          </w:p>
        </w:tc>
        <w:tc>
          <w:tcPr>
            <w:tcW w:w="1584" w:type="dxa"/>
            <w:tcBorders>
              <w:top w:val="nil"/>
              <w:left w:val="nil"/>
              <w:bottom w:val="nil"/>
              <w:right w:val="nil"/>
            </w:tcBorders>
            <w:tcMar>
              <w:top w:w="0" w:type="dxa"/>
              <w:left w:w="0" w:type="dxa"/>
              <w:bottom w:w="0" w:type="dxa"/>
              <w:right w:w="0" w:type="dxa"/>
            </w:tcMar>
          </w:tcPr>
          <w:p w14:paraId="00000110" w14:textId="77777777" w:rsidR="00071C09" w:rsidRPr="00A70FA8" w:rsidRDefault="001B0E05">
            <w:pPr>
              <w:spacing w:line="300" w:lineRule="auto"/>
            </w:pPr>
            <w:r w:rsidRPr="00A70FA8">
              <w:t>female</w:t>
            </w:r>
          </w:p>
        </w:tc>
        <w:tc>
          <w:tcPr>
            <w:tcW w:w="425" w:type="dxa"/>
            <w:tcBorders>
              <w:top w:val="nil"/>
              <w:left w:val="nil"/>
              <w:bottom w:val="nil"/>
              <w:right w:val="nil"/>
            </w:tcBorders>
            <w:tcMar>
              <w:top w:w="0" w:type="dxa"/>
              <w:left w:w="0" w:type="dxa"/>
              <w:bottom w:w="0" w:type="dxa"/>
              <w:right w:w="0" w:type="dxa"/>
            </w:tcMar>
          </w:tcPr>
          <w:p w14:paraId="00000111" w14:textId="77777777" w:rsidR="00071C09" w:rsidRPr="00A70FA8" w:rsidRDefault="001B0E05">
            <w:pPr>
              <w:spacing w:line="300" w:lineRule="auto"/>
              <w:jc w:val="center"/>
            </w:pPr>
            <w:r w:rsidRPr="00A70FA8">
              <w:t>1</w:t>
            </w:r>
          </w:p>
        </w:tc>
        <w:tc>
          <w:tcPr>
            <w:tcW w:w="1192" w:type="dxa"/>
            <w:tcBorders>
              <w:top w:val="nil"/>
              <w:left w:val="nil"/>
              <w:bottom w:val="nil"/>
              <w:right w:val="nil"/>
            </w:tcBorders>
            <w:tcMar>
              <w:top w:w="0" w:type="dxa"/>
              <w:left w:w="0" w:type="dxa"/>
              <w:bottom w:w="0" w:type="dxa"/>
              <w:right w:w="0" w:type="dxa"/>
            </w:tcMar>
          </w:tcPr>
          <w:p w14:paraId="00000112" w14:textId="77777777" w:rsidR="00071C09" w:rsidRPr="00A70FA8" w:rsidRDefault="001B0E05">
            <w:pPr>
              <w:spacing w:line="300" w:lineRule="auto"/>
              <w:jc w:val="center"/>
            </w:pPr>
            <w:r w:rsidRPr="00A70FA8">
              <w:t>10.76</w:t>
            </w:r>
          </w:p>
        </w:tc>
        <w:tc>
          <w:tcPr>
            <w:tcW w:w="1020" w:type="dxa"/>
            <w:tcBorders>
              <w:top w:val="nil"/>
              <w:left w:val="nil"/>
              <w:bottom w:val="nil"/>
              <w:right w:val="nil"/>
            </w:tcBorders>
            <w:tcMar>
              <w:top w:w="0" w:type="dxa"/>
              <w:left w:w="0" w:type="dxa"/>
              <w:bottom w:w="0" w:type="dxa"/>
              <w:right w:w="0" w:type="dxa"/>
            </w:tcMar>
          </w:tcPr>
          <w:p w14:paraId="00000113" w14:textId="77777777" w:rsidR="00071C09" w:rsidRPr="00A70FA8" w:rsidRDefault="001B0E05">
            <w:pPr>
              <w:spacing w:line="300" w:lineRule="auto"/>
              <w:jc w:val="center"/>
            </w:pPr>
            <w:r w:rsidRPr="00A70FA8">
              <w:t>0.001</w:t>
            </w:r>
          </w:p>
        </w:tc>
      </w:tr>
      <w:tr w:rsidR="00A70FA8" w:rsidRPr="00A70FA8" w14:paraId="5018AFDF" w14:textId="77777777" w:rsidTr="00A70FA8">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114"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single" w:sz="4" w:space="0" w:color="000000"/>
              <w:right w:val="nil"/>
            </w:tcBorders>
            <w:tcMar>
              <w:top w:w="0" w:type="dxa"/>
              <w:left w:w="0" w:type="dxa"/>
              <w:bottom w:w="0" w:type="dxa"/>
              <w:right w:w="0" w:type="dxa"/>
            </w:tcMar>
          </w:tcPr>
          <w:p w14:paraId="00000115" w14:textId="77777777" w:rsidR="00071C09" w:rsidRPr="00A70FA8" w:rsidRDefault="001B0E05">
            <w:pPr>
              <w:spacing w:line="300" w:lineRule="auto"/>
            </w:pPr>
            <w:r w:rsidRPr="00A70FA8">
              <w:t xml:space="preserve">   light + pop + </w:t>
            </w:r>
            <w:proofErr w:type="spellStart"/>
            <w:r w:rsidRPr="00A70FA8">
              <w:t>light:pop</w:t>
            </w:r>
            <w:proofErr w:type="spellEnd"/>
            <w:r w:rsidRPr="00A70FA8">
              <w:t xml:space="preserve"> + </w:t>
            </w:r>
            <w:proofErr w:type="spellStart"/>
            <w:r w:rsidRPr="00A70FA8">
              <w:t>female:male</w:t>
            </w:r>
            <w:proofErr w:type="spellEnd"/>
            <w:r w:rsidRPr="00A70FA8">
              <w:t xml:space="preserve"> + female</w:t>
            </w:r>
          </w:p>
        </w:tc>
        <w:tc>
          <w:tcPr>
            <w:tcW w:w="1584" w:type="dxa"/>
            <w:tcBorders>
              <w:top w:val="nil"/>
              <w:left w:val="nil"/>
              <w:bottom w:val="single" w:sz="4" w:space="0" w:color="000000"/>
              <w:right w:val="nil"/>
            </w:tcBorders>
            <w:tcMar>
              <w:top w:w="0" w:type="dxa"/>
              <w:left w:w="0" w:type="dxa"/>
              <w:bottom w:w="0" w:type="dxa"/>
              <w:right w:w="0" w:type="dxa"/>
            </w:tcMar>
          </w:tcPr>
          <w:p w14:paraId="00000116" w14:textId="77777777" w:rsidR="00071C09" w:rsidRPr="00A70FA8" w:rsidRDefault="001B0E05">
            <w:pPr>
              <w:spacing w:line="300" w:lineRule="auto"/>
            </w:pPr>
            <w:r w:rsidRPr="00A70FA8">
              <w:t>male</w:t>
            </w:r>
          </w:p>
        </w:tc>
        <w:tc>
          <w:tcPr>
            <w:tcW w:w="425" w:type="dxa"/>
            <w:tcBorders>
              <w:top w:val="nil"/>
              <w:left w:val="nil"/>
              <w:bottom w:val="single" w:sz="4" w:space="0" w:color="000000"/>
              <w:right w:val="nil"/>
            </w:tcBorders>
            <w:tcMar>
              <w:top w:w="0" w:type="dxa"/>
              <w:left w:w="0" w:type="dxa"/>
              <w:bottom w:w="0" w:type="dxa"/>
              <w:right w:w="0" w:type="dxa"/>
            </w:tcMar>
          </w:tcPr>
          <w:p w14:paraId="00000117" w14:textId="77777777" w:rsidR="00071C09" w:rsidRPr="00A70FA8" w:rsidRDefault="001B0E05">
            <w:pPr>
              <w:spacing w:line="300" w:lineRule="auto"/>
              <w:jc w:val="center"/>
            </w:pPr>
            <w:r w:rsidRPr="00A70FA8">
              <w:t>1</w:t>
            </w:r>
          </w:p>
        </w:tc>
        <w:tc>
          <w:tcPr>
            <w:tcW w:w="1192" w:type="dxa"/>
            <w:tcBorders>
              <w:top w:val="nil"/>
              <w:left w:val="nil"/>
              <w:bottom w:val="single" w:sz="4" w:space="0" w:color="000000"/>
              <w:right w:val="nil"/>
            </w:tcBorders>
            <w:tcMar>
              <w:top w:w="0" w:type="dxa"/>
              <w:left w:w="0" w:type="dxa"/>
              <w:bottom w:w="0" w:type="dxa"/>
              <w:right w:w="0" w:type="dxa"/>
            </w:tcMar>
          </w:tcPr>
          <w:p w14:paraId="00000118" w14:textId="77777777" w:rsidR="00071C09" w:rsidRPr="00A70FA8" w:rsidRDefault="001B0E05">
            <w:pPr>
              <w:spacing w:line="300" w:lineRule="auto"/>
              <w:jc w:val="center"/>
            </w:pPr>
            <w:r w:rsidRPr="00A70FA8">
              <w:t>25.03</w:t>
            </w:r>
          </w:p>
        </w:tc>
        <w:tc>
          <w:tcPr>
            <w:tcW w:w="1020" w:type="dxa"/>
            <w:tcBorders>
              <w:top w:val="nil"/>
              <w:left w:val="nil"/>
              <w:bottom w:val="single" w:sz="4" w:space="0" w:color="000000"/>
              <w:right w:val="nil"/>
            </w:tcBorders>
            <w:tcMar>
              <w:top w:w="0" w:type="dxa"/>
              <w:left w:w="0" w:type="dxa"/>
              <w:bottom w:w="0" w:type="dxa"/>
              <w:right w:w="0" w:type="dxa"/>
            </w:tcMar>
          </w:tcPr>
          <w:p w14:paraId="00000119" w14:textId="77777777" w:rsidR="00071C09" w:rsidRPr="00A70FA8" w:rsidRDefault="001B0E05">
            <w:pPr>
              <w:spacing w:line="300" w:lineRule="auto"/>
              <w:jc w:val="center"/>
            </w:pPr>
            <w:r w:rsidRPr="00A70FA8">
              <w:t>&lt; 0.001</w:t>
            </w:r>
          </w:p>
        </w:tc>
      </w:tr>
      <w:tr w:rsidR="00A70FA8" w:rsidRPr="00A70FA8" w14:paraId="5E1FE6D6" w14:textId="77777777">
        <w:trPr>
          <w:trHeight w:val="331"/>
          <w:jc w:val="center"/>
        </w:trPr>
        <w:tc>
          <w:tcPr>
            <w:tcW w:w="1180" w:type="dxa"/>
            <w:vMerge w:val="restart"/>
            <w:tcBorders>
              <w:top w:val="single" w:sz="4" w:space="0" w:color="000000"/>
              <w:left w:val="nil"/>
              <w:right w:val="nil"/>
            </w:tcBorders>
            <w:tcMar>
              <w:top w:w="0" w:type="dxa"/>
              <w:left w:w="0" w:type="dxa"/>
              <w:bottom w:w="0" w:type="dxa"/>
              <w:right w:w="0" w:type="dxa"/>
            </w:tcMar>
          </w:tcPr>
          <w:p w14:paraId="0000011A" w14:textId="77777777" w:rsidR="00A70FA8" w:rsidRPr="00A70FA8" w:rsidRDefault="00A70FA8">
            <w:pPr>
              <w:widowControl w:val="0"/>
              <w:pBdr>
                <w:top w:val="nil"/>
                <w:left w:val="nil"/>
                <w:bottom w:val="nil"/>
                <w:right w:val="nil"/>
                <w:between w:val="nil"/>
              </w:pBdr>
              <w:spacing w:line="300" w:lineRule="auto"/>
            </w:pPr>
            <w:r w:rsidRPr="00A70FA8">
              <w:t>Length-at-Hatch</w:t>
            </w:r>
          </w:p>
        </w:tc>
        <w:tc>
          <w:tcPr>
            <w:tcW w:w="6048" w:type="dxa"/>
            <w:tcBorders>
              <w:top w:val="single" w:sz="4" w:space="0" w:color="000000"/>
              <w:left w:val="nil"/>
              <w:bottom w:val="nil"/>
              <w:right w:val="nil"/>
            </w:tcBorders>
            <w:tcMar>
              <w:top w:w="0" w:type="dxa"/>
              <w:left w:w="0" w:type="dxa"/>
              <w:bottom w:w="0" w:type="dxa"/>
              <w:right w:w="0" w:type="dxa"/>
            </w:tcMar>
          </w:tcPr>
          <w:p w14:paraId="0000011B" w14:textId="77777777" w:rsidR="00A70FA8" w:rsidRPr="00A70FA8" w:rsidRDefault="00A70FA8">
            <w:pPr>
              <w:spacing w:line="300" w:lineRule="auto"/>
            </w:pPr>
            <w:r w:rsidRPr="00A70FA8">
              <w:rPr>
                <w:b/>
              </w:rPr>
              <w:t xml:space="preserve">   pop + female + male</w:t>
            </w:r>
          </w:p>
        </w:tc>
        <w:tc>
          <w:tcPr>
            <w:tcW w:w="1584" w:type="dxa"/>
            <w:tcBorders>
              <w:top w:val="single" w:sz="4" w:space="0" w:color="000000"/>
              <w:left w:val="nil"/>
              <w:bottom w:val="nil"/>
              <w:right w:val="nil"/>
            </w:tcBorders>
            <w:tcMar>
              <w:top w:w="0" w:type="dxa"/>
              <w:left w:w="0" w:type="dxa"/>
              <w:bottom w:w="0" w:type="dxa"/>
              <w:right w:w="0" w:type="dxa"/>
            </w:tcMar>
          </w:tcPr>
          <w:p w14:paraId="0000011C" w14:textId="77777777" w:rsidR="00A70FA8" w:rsidRPr="00A70FA8" w:rsidRDefault="00A70FA8">
            <w:pPr>
              <w:spacing w:line="300" w:lineRule="auto"/>
            </w:pPr>
          </w:p>
        </w:tc>
        <w:tc>
          <w:tcPr>
            <w:tcW w:w="425" w:type="dxa"/>
            <w:tcBorders>
              <w:top w:val="single" w:sz="4" w:space="0" w:color="000000"/>
              <w:left w:val="nil"/>
              <w:bottom w:val="nil"/>
              <w:right w:val="nil"/>
            </w:tcBorders>
            <w:tcMar>
              <w:top w:w="0" w:type="dxa"/>
              <w:left w:w="0" w:type="dxa"/>
              <w:bottom w:w="0" w:type="dxa"/>
              <w:right w:w="0" w:type="dxa"/>
            </w:tcMar>
          </w:tcPr>
          <w:p w14:paraId="0000011D" w14:textId="77777777" w:rsidR="00A70FA8" w:rsidRPr="00A70FA8" w:rsidRDefault="00A70FA8">
            <w:pPr>
              <w:spacing w:line="300" w:lineRule="auto"/>
              <w:jc w:val="center"/>
            </w:pPr>
          </w:p>
        </w:tc>
        <w:tc>
          <w:tcPr>
            <w:tcW w:w="1192" w:type="dxa"/>
            <w:tcBorders>
              <w:top w:val="single" w:sz="4" w:space="0" w:color="000000"/>
              <w:left w:val="nil"/>
              <w:bottom w:val="nil"/>
              <w:right w:val="nil"/>
            </w:tcBorders>
            <w:tcMar>
              <w:top w:w="0" w:type="dxa"/>
              <w:left w:w="0" w:type="dxa"/>
              <w:bottom w:w="0" w:type="dxa"/>
              <w:right w:w="0" w:type="dxa"/>
            </w:tcMar>
          </w:tcPr>
          <w:p w14:paraId="0000011E" w14:textId="77777777" w:rsidR="00A70FA8" w:rsidRPr="00A70FA8" w:rsidRDefault="00A70FA8">
            <w:pPr>
              <w:spacing w:line="300" w:lineRule="auto"/>
              <w:jc w:val="center"/>
            </w:pPr>
          </w:p>
        </w:tc>
        <w:tc>
          <w:tcPr>
            <w:tcW w:w="1020" w:type="dxa"/>
            <w:tcBorders>
              <w:top w:val="single" w:sz="4" w:space="0" w:color="000000"/>
              <w:left w:val="nil"/>
              <w:bottom w:val="nil"/>
              <w:right w:val="nil"/>
            </w:tcBorders>
            <w:tcMar>
              <w:top w:w="0" w:type="dxa"/>
              <w:left w:w="0" w:type="dxa"/>
              <w:bottom w:w="0" w:type="dxa"/>
              <w:right w:w="0" w:type="dxa"/>
            </w:tcMar>
          </w:tcPr>
          <w:p w14:paraId="0000011F" w14:textId="77777777" w:rsidR="00A70FA8" w:rsidRPr="00A70FA8" w:rsidRDefault="00A70FA8">
            <w:pPr>
              <w:spacing w:line="300" w:lineRule="auto"/>
              <w:jc w:val="center"/>
            </w:pPr>
          </w:p>
        </w:tc>
      </w:tr>
      <w:tr w:rsidR="00A70FA8" w:rsidRPr="00A70FA8" w14:paraId="08E77E01" w14:textId="77777777" w:rsidTr="002B3E99">
        <w:trPr>
          <w:trHeight w:val="331"/>
          <w:jc w:val="center"/>
        </w:trPr>
        <w:tc>
          <w:tcPr>
            <w:tcW w:w="1180" w:type="dxa"/>
            <w:vMerge/>
            <w:tcBorders>
              <w:left w:val="nil"/>
              <w:right w:val="nil"/>
            </w:tcBorders>
            <w:tcMar>
              <w:top w:w="0" w:type="dxa"/>
              <w:left w:w="0" w:type="dxa"/>
              <w:bottom w:w="0" w:type="dxa"/>
              <w:right w:w="0" w:type="dxa"/>
            </w:tcMar>
          </w:tcPr>
          <w:p w14:paraId="00000120" w14:textId="77777777" w:rsidR="00A70FA8" w:rsidRPr="00A70FA8" w:rsidRDefault="00A70FA8">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121" w14:textId="77777777" w:rsidR="00A70FA8" w:rsidRPr="00A70FA8" w:rsidRDefault="00A70FA8">
            <w:pPr>
              <w:spacing w:line="300" w:lineRule="auto"/>
            </w:pPr>
            <w:r w:rsidRPr="00A70FA8">
              <w:t xml:space="preserve">   female + male</w:t>
            </w:r>
          </w:p>
        </w:tc>
        <w:tc>
          <w:tcPr>
            <w:tcW w:w="1584" w:type="dxa"/>
            <w:tcBorders>
              <w:top w:val="nil"/>
              <w:left w:val="nil"/>
              <w:bottom w:val="nil"/>
              <w:right w:val="nil"/>
            </w:tcBorders>
            <w:tcMar>
              <w:top w:w="0" w:type="dxa"/>
              <w:left w:w="0" w:type="dxa"/>
              <w:bottom w:w="0" w:type="dxa"/>
              <w:right w:w="0" w:type="dxa"/>
            </w:tcMar>
          </w:tcPr>
          <w:p w14:paraId="00000122" w14:textId="77777777" w:rsidR="00A70FA8" w:rsidRPr="00A70FA8" w:rsidRDefault="00A70FA8">
            <w:pPr>
              <w:spacing w:line="300" w:lineRule="auto"/>
            </w:pPr>
            <w:r w:rsidRPr="00A70FA8">
              <w:t>pop</w:t>
            </w:r>
          </w:p>
        </w:tc>
        <w:tc>
          <w:tcPr>
            <w:tcW w:w="425" w:type="dxa"/>
            <w:tcBorders>
              <w:top w:val="nil"/>
              <w:left w:val="nil"/>
              <w:bottom w:val="nil"/>
              <w:right w:val="nil"/>
            </w:tcBorders>
            <w:tcMar>
              <w:top w:w="0" w:type="dxa"/>
              <w:left w:w="0" w:type="dxa"/>
              <w:bottom w:w="0" w:type="dxa"/>
              <w:right w:w="0" w:type="dxa"/>
            </w:tcMar>
          </w:tcPr>
          <w:p w14:paraId="00000123" w14:textId="77777777" w:rsidR="00A70FA8" w:rsidRPr="00A70FA8" w:rsidRDefault="00A70FA8">
            <w:pPr>
              <w:spacing w:line="300" w:lineRule="auto"/>
              <w:jc w:val="center"/>
            </w:pPr>
            <w:r w:rsidRPr="00A70FA8">
              <w:t>1</w:t>
            </w:r>
          </w:p>
        </w:tc>
        <w:tc>
          <w:tcPr>
            <w:tcW w:w="1192" w:type="dxa"/>
            <w:tcBorders>
              <w:top w:val="nil"/>
              <w:left w:val="nil"/>
              <w:bottom w:val="nil"/>
              <w:right w:val="nil"/>
            </w:tcBorders>
            <w:tcMar>
              <w:top w:w="0" w:type="dxa"/>
              <w:left w:w="0" w:type="dxa"/>
              <w:bottom w:w="0" w:type="dxa"/>
              <w:right w:w="0" w:type="dxa"/>
            </w:tcMar>
          </w:tcPr>
          <w:p w14:paraId="00000124" w14:textId="77777777" w:rsidR="00A70FA8" w:rsidRPr="00A70FA8" w:rsidRDefault="00A70FA8">
            <w:pPr>
              <w:spacing w:line="300" w:lineRule="auto"/>
              <w:jc w:val="center"/>
            </w:pPr>
            <w:r w:rsidRPr="00A70FA8">
              <w:t>334.33</w:t>
            </w:r>
          </w:p>
        </w:tc>
        <w:tc>
          <w:tcPr>
            <w:tcW w:w="1020" w:type="dxa"/>
            <w:tcBorders>
              <w:top w:val="nil"/>
              <w:left w:val="nil"/>
              <w:bottom w:val="nil"/>
              <w:right w:val="nil"/>
            </w:tcBorders>
            <w:tcMar>
              <w:top w:w="0" w:type="dxa"/>
              <w:left w:w="0" w:type="dxa"/>
              <w:bottom w:w="0" w:type="dxa"/>
              <w:right w:w="0" w:type="dxa"/>
            </w:tcMar>
          </w:tcPr>
          <w:p w14:paraId="00000125" w14:textId="77777777" w:rsidR="00A70FA8" w:rsidRPr="00A70FA8" w:rsidRDefault="00A70FA8">
            <w:pPr>
              <w:spacing w:line="300" w:lineRule="auto"/>
              <w:jc w:val="center"/>
            </w:pPr>
            <w:r w:rsidRPr="00A70FA8">
              <w:t>&lt; 0.001</w:t>
            </w:r>
          </w:p>
        </w:tc>
      </w:tr>
      <w:tr w:rsidR="00A70FA8" w:rsidRPr="00A70FA8" w14:paraId="33D9B32C" w14:textId="77777777" w:rsidTr="002B3E99">
        <w:trPr>
          <w:trHeight w:val="331"/>
          <w:jc w:val="center"/>
        </w:trPr>
        <w:tc>
          <w:tcPr>
            <w:tcW w:w="1180" w:type="dxa"/>
            <w:vMerge/>
            <w:tcBorders>
              <w:left w:val="nil"/>
              <w:bottom w:val="nil"/>
              <w:right w:val="nil"/>
            </w:tcBorders>
            <w:tcMar>
              <w:top w:w="0" w:type="dxa"/>
              <w:left w:w="0" w:type="dxa"/>
              <w:bottom w:w="0" w:type="dxa"/>
              <w:right w:w="0" w:type="dxa"/>
            </w:tcMar>
          </w:tcPr>
          <w:p w14:paraId="00000126" w14:textId="77777777" w:rsidR="00A70FA8" w:rsidRPr="00A70FA8" w:rsidRDefault="00A70FA8" w:rsidP="00A70FA8">
            <w:pPr>
              <w:widowControl w:val="0"/>
              <w:pBdr>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127" w14:textId="77777777" w:rsidR="00A70FA8" w:rsidRPr="00A70FA8" w:rsidRDefault="00A70FA8">
            <w:pPr>
              <w:spacing w:line="300" w:lineRule="auto"/>
            </w:pPr>
            <w:r w:rsidRPr="00A70FA8">
              <w:t xml:space="preserve">   pop + male</w:t>
            </w:r>
          </w:p>
        </w:tc>
        <w:tc>
          <w:tcPr>
            <w:tcW w:w="1584" w:type="dxa"/>
            <w:tcBorders>
              <w:top w:val="nil"/>
              <w:left w:val="nil"/>
              <w:bottom w:val="nil"/>
              <w:right w:val="nil"/>
            </w:tcBorders>
            <w:tcMar>
              <w:top w:w="0" w:type="dxa"/>
              <w:left w:w="0" w:type="dxa"/>
              <w:bottom w:w="0" w:type="dxa"/>
              <w:right w:w="0" w:type="dxa"/>
            </w:tcMar>
          </w:tcPr>
          <w:p w14:paraId="00000128" w14:textId="77777777" w:rsidR="00A70FA8" w:rsidRPr="00A70FA8" w:rsidRDefault="00A70FA8">
            <w:pPr>
              <w:spacing w:line="300" w:lineRule="auto"/>
            </w:pPr>
            <w:r w:rsidRPr="00A70FA8">
              <w:t>female</w:t>
            </w:r>
          </w:p>
        </w:tc>
        <w:tc>
          <w:tcPr>
            <w:tcW w:w="425" w:type="dxa"/>
            <w:tcBorders>
              <w:top w:val="nil"/>
              <w:left w:val="nil"/>
              <w:bottom w:val="nil"/>
              <w:right w:val="nil"/>
            </w:tcBorders>
            <w:tcMar>
              <w:top w:w="0" w:type="dxa"/>
              <w:left w:w="0" w:type="dxa"/>
              <w:bottom w:w="0" w:type="dxa"/>
              <w:right w:w="0" w:type="dxa"/>
            </w:tcMar>
          </w:tcPr>
          <w:p w14:paraId="00000129" w14:textId="77777777" w:rsidR="00A70FA8" w:rsidRPr="00A70FA8" w:rsidRDefault="00A70FA8">
            <w:pPr>
              <w:spacing w:line="300" w:lineRule="auto"/>
              <w:jc w:val="center"/>
            </w:pPr>
            <w:r w:rsidRPr="00A70FA8">
              <w:t>1</w:t>
            </w:r>
          </w:p>
        </w:tc>
        <w:tc>
          <w:tcPr>
            <w:tcW w:w="1192" w:type="dxa"/>
            <w:tcBorders>
              <w:top w:val="nil"/>
              <w:left w:val="nil"/>
              <w:bottom w:val="nil"/>
              <w:right w:val="nil"/>
            </w:tcBorders>
            <w:tcMar>
              <w:top w:w="0" w:type="dxa"/>
              <w:left w:w="0" w:type="dxa"/>
              <w:bottom w:w="0" w:type="dxa"/>
              <w:right w:w="0" w:type="dxa"/>
            </w:tcMar>
          </w:tcPr>
          <w:p w14:paraId="0000012A" w14:textId="77777777" w:rsidR="00A70FA8" w:rsidRPr="00A70FA8" w:rsidRDefault="00A70FA8">
            <w:pPr>
              <w:spacing w:line="300" w:lineRule="auto"/>
              <w:jc w:val="center"/>
            </w:pPr>
            <w:r w:rsidRPr="00A70FA8">
              <w:t>74.32</w:t>
            </w:r>
          </w:p>
        </w:tc>
        <w:tc>
          <w:tcPr>
            <w:tcW w:w="1020" w:type="dxa"/>
            <w:tcBorders>
              <w:top w:val="nil"/>
              <w:left w:val="nil"/>
              <w:bottom w:val="nil"/>
              <w:right w:val="nil"/>
            </w:tcBorders>
            <w:tcMar>
              <w:top w:w="0" w:type="dxa"/>
              <w:left w:w="0" w:type="dxa"/>
              <w:bottom w:w="0" w:type="dxa"/>
              <w:right w:w="0" w:type="dxa"/>
            </w:tcMar>
          </w:tcPr>
          <w:p w14:paraId="0000012B" w14:textId="77777777" w:rsidR="00A70FA8" w:rsidRPr="00A70FA8" w:rsidRDefault="00A70FA8">
            <w:pPr>
              <w:spacing w:line="300" w:lineRule="auto"/>
              <w:jc w:val="center"/>
            </w:pPr>
            <w:r w:rsidRPr="00A70FA8">
              <w:t>&lt; 0.001</w:t>
            </w:r>
          </w:p>
        </w:tc>
      </w:tr>
      <w:tr w:rsidR="00A70FA8" w:rsidRPr="00A70FA8" w14:paraId="41BB6B69" w14:textId="77777777" w:rsidTr="00A70FA8">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12C"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single" w:sz="4" w:space="0" w:color="000000"/>
              <w:right w:val="nil"/>
            </w:tcBorders>
            <w:tcMar>
              <w:top w:w="0" w:type="dxa"/>
              <w:left w:w="0" w:type="dxa"/>
              <w:bottom w:w="0" w:type="dxa"/>
              <w:right w:w="0" w:type="dxa"/>
            </w:tcMar>
          </w:tcPr>
          <w:p w14:paraId="0000012D" w14:textId="77777777" w:rsidR="00071C09" w:rsidRPr="00A70FA8" w:rsidRDefault="001B0E05">
            <w:pPr>
              <w:spacing w:line="300" w:lineRule="auto"/>
            </w:pPr>
            <w:r w:rsidRPr="00A70FA8">
              <w:t xml:space="preserve">   pop + female</w:t>
            </w:r>
          </w:p>
        </w:tc>
        <w:tc>
          <w:tcPr>
            <w:tcW w:w="1584" w:type="dxa"/>
            <w:tcBorders>
              <w:top w:val="nil"/>
              <w:left w:val="nil"/>
              <w:bottom w:val="single" w:sz="4" w:space="0" w:color="000000"/>
              <w:right w:val="nil"/>
            </w:tcBorders>
            <w:tcMar>
              <w:top w:w="0" w:type="dxa"/>
              <w:left w:w="0" w:type="dxa"/>
              <w:bottom w:w="0" w:type="dxa"/>
              <w:right w:w="0" w:type="dxa"/>
            </w:tcMar>
          </w:tcPr>
          <w:p w14:paraId="0000012E" w14:textId="77777777" w:rsidR="00071C09" w:rsidRPr="00A70FA8" w:rsidRDefault="001B0E05">
            <w:pPr>
              <w:spacing w:line="300" w:lineRule="auto"/>
            </w:pPr>
            <w:r w:rsidRPr="00A70FA8">
              <w:t>male</w:t>
            </w:r>
          </w:p>
        </w:tc>
        <w:tc>
          <w:tcPr>
            <w:tcW w:w="425" w:type="dxa"/>
            <w:tcBorders>
              <w:top w:val="nil"/>
              <w:left w:val="nil"/>
              <w:bottom w:val="single" w:sz="4" w:space="0" w:color="000000"/>
              <w:right w:val="nil"/>
            </w:tcBorders>
            <w:tcMar>
              <w:top w:w="0" w:type="dxa"/>
              <w:left w:w="0" w:type="dxa"/>
              <w:bottom w:w="0" w:type="dxa"/>
              <w:right w:w="0" w:type="dxa"/>
            </w:tcMar>
          </w:tcPr>
          <w:p w14:paraId="0000012F" w14:textId="77777777" w:rsidR="00071C09" w:rsidRPr="00A70FA8" w:rsidRDefault="001B0E05">
            <w:pPr>
              <w:spacing w:line="300" w:lineRule="auto"/>
              <w:jc w:val="center"/>
            </w:pPr>
            <w:r w:rsidRPr="00A70FA8">
              <w:t>1</w:t>
            </w:r>
          </w:p>
        </w:tc>
        <w:tc>
          <w:tcPr>
            <w:tcW w:w="1192" w:type="dxa"/>
            <w:tcBorders>
              <w:top w:val="nil"/>
              <w:left w:val="nil"/>
              <w:bottom w:val="single" w:sz="4" w:space="0" w:color="000000"/>
              <w:right w:val="nil"/>
            </w:tcBorders>
            <w:tcMar>
              <w:top w:w="0" w:type="dxa"/>
              <w:left w:w="0" w:type="dxa"/>
              <w:bottom w:w="0" w:type="dxa"/>
              <w:right w:w="0" w:type="dxa"/>
            </w:tcMar>
          </w:tcPr>
          <w:p w14:paraId="00000130" w14:textId="77777777" w:rsidR="00071C09" w:rsidRPr="00A70FA8" w:rsidRDefault="001B0E05">
            <w:pPr>
              <w:spacing w:line="300" w:lineRule="auto"/>
              <w:jc w:val="center"/>
            </w:pPr>
            <w:r w:rsidRPr="00A70FA8">
              <w:t>6.80</w:t>
            </w:r>
          </w:p>
        </w:tc>
        <w:tc>
          <w:tcPr>
            <w:tcW w:w="1020" w:type="dxa"/>
            <w:tcBorders>
              <w:top w:val="nil"/>
              <w:left w:val="nil"/>
              <w:bottom w:val="single" w:sz="4" w:space="0" w:color="000000"/>
              <w:right w:val="nil"/>
            </w:tcBorders>
            <w:tcMar>
              <w:top w:w="0" w:type="dxa"/>
              <w:left w:w="0" w:type="dxa"/>
              <w:bottom w:w="0" w:type="dxa"/>
              <w:right w:w="0" w:type="dxa"/>
            </w:tcMar>
          </w:tcPr>
          <w:p w14:paraId="00000131" w14:textId="77777777" w:rsidR="00071C09" w:rsidRPr="00A70FA8" w:rsidRDefault="001B0E05">
            <w:pPr>
              <w:spacing w:line="300" w:lineRule="auto"/>
              <w:jc w:val="center"/>
            </w:pPr>
            <w:r w:rsidRPr="00A70FA8">
              <w:t>0.009</w:t>
            </w:r>
          </w:p>
        </w:tc>
      </w:tr>
      <w:tr w:rsidR="00A70FA8" w:rsidRPr="00A70FA8" w14:paraId="4E147F79" w14:textId="77777777">
        <w:trPr>
          <w:trHeight w:val="331"/>
          <w:jc w:val="center"/>
        </w:trPr>
        <w:tc>
          <w:tcPr>
            <w:tcW w:w="1180" w:type="dxa"/>
            <w:vMerge w:val="restart"/>
            <w:tcBorders>
              <w:top w:val="single" w:sz="4" w:space="0" w:color="000000"/>
              <w:left w:val="nil"/>
              <w:right w:val="nil"/>
            </w:tcBorders>
            <w:tcMar>
              <w:top w:w="0" w:type="dxa"/>
              <w:left w:w="0" w:type="dxa"/>
              <w:bottom w:w="0" w:type="dxa"/>
              <w:right w:w="0" w:type="dxa"/>
            </w:tcMar>
          </w:tcPr>
          <w:p w14:paraId="00000132" w14:textId="77777777" w:rsidR="00A70FA8" w:rsidRPr="00A70FA8" w:rsidRDefault="00A70FA8">
            <w:pPr>
              <w:widowControl w:val="0"/>
              <w:pBdr>
                <w:top w:val="nil"/>
                <w:left w:val="nil"/>
                <w:bottom w:val="nil"/>
                <w:right w:val="nil"/>
                <w:between w:val="nil"/>
              </w:pBdr>
              <w:spacing w:line="300" w:lineRule="auto"/>
            </w:pPr>
            <w:r w:rsidRPr="00A70FA8">
              <w:t>Yolk-sac Volume</w:t>
            </w:r>
          </w:p>
        </w:tc>
        <w:tc>
          <w:tcPr>
            <w:tcW w:w="6048" w:type="dxa"/>
            <w:tcBorders>
              <w:top w:val="single" w:sz="4" w:space="0" w:color="000000"/>
              <w:left w:val="nil"/>
              <w:bottom w:val="nil"/>
              <w:right w:val="nil"/>
            </w:tcBorders>
            <w:tcMar>
              <w:top w:w="0" w:type="dxa"/>
              <w:left w:w="0" w:type="dxa"/>
              <w:bottom w:w="0" w:type="dxa"/>
              <w:right w:w="0" w:type="dxa"/>
            </w:tcMar>
          </w:tcPr>
          <w:p w14:paraId="00000133" w14:textId="77777777" w:rsidR="00A70FA8" w:rsidRPr="00A70FA8" w:rsidRDefault="00A70FA8">
            <w:pPr>
              <w:spacing w:line="300" w:lineRule="auto"/>
            </w:pPr>
            <w:r w:rsidRPr="00A70FA8">
              <w:rPr>
                <w:b/>
              </w:rPr>
              <w:t xml:space="preserve">   light + pop + </w:t>
            </w:r>
            <w:proofErr w:type="spellStart"/>
            <w:r w:rsidRPr="00A70FA8">
              <w:rPr>
                <w:b/>
              </w:rPr>
              <w:t>light:pop</w:t>
            </w:r>
            <w:proofErr w:type="spellEnd"/>
            <w:r w:rsidRPr="00A70FA8">
              <w:rPr>
                <w:b/>
              </w:rPr>
              <w:t xml:space="preserve"> + female + male</w:t>
            </w:r>
          </w:p>
        </w:tc>
        <w:tc>
          <w:tcPr>
            <w:tcW w:w="1584" w:type="dxa"/>
            <w:tcBorders>
              <w:top w:val="single" w:sz="4" w:space="0" w:color="000000"/>
              <w:left w:val="nil"/>
              <w:bottom w:val="nil"/>
              <w:right w:val="nil"/>
            </w:tcBorders>
            <w:tcMar>
              <w:top w:w="0" w:type="dxa"/>
              <w:left w:w="0" w:type="dxa"/>
              <w:bottom w:w="0" w:type="dxa"/>
              <w:right w:w="0" w:type="dxa"/>
            </w:tcMar>
          </w:tcPr>
          <w:p w14:paraId="00000134" w14:textId="77777777" w:rsidR="00A70FA8" w:rsidRPr="00A70FA8" w:rsidRDefault="00A70FA8">
            <w:pPr>
              <w:spacing w:line="300" w:lineRule="auto"/>
            </w:pPr>
          </w:p>
        </w:tc>
        <w:tc>
          <w:tcPr>
            <w:tcW w:w="425" w:type="dxa"/>
            <w:tcBorders>
              <w:top w:val="single" w:sz="4" w:space="0" w:color="000000"/>
              <w:left w:val="nil"/>
              <w:bottom w:val="nil"/>
              <w:right w:val="nil"/>
            </w:tcBorders>
            <w:tcMar>
              <w:top w:w="0" w:type="dxa"/>
              <w:left w:w="0" w:type="dxa"/>
              <w:bottom w:w="0" w:type="dxa"/>
              <w:right w:w="0" w:type="dxa"/>
            </w:tcMar>
          </w:tcPr>
          <w:p w14:paraId="00000135" w14:textId="77777777" w:rsidR="00A70FA8" w:rsidRPr="00A70FA8" w:rsidRDefault="00A70FA8">
            <w:pPr>
              <w:spacing w:line="300" w:lineRule="auto"/>
              <w:jc w:val="center"/>
            </w:pPr>
          </w:p>
        </w:tc>
        <w:tc>
          <w:tcPr>
            <w:tcW w:w="1192" w:type="dxa"/>
            <w:tcBorders>
              <w:top w:val="single" w:sz="4" w:space="0" w:color="000000"/>
              <w:left w:val="nil"/>
              <w:bottom w:val="nil"/>
              <w:right w:val="nil"/>
            </w:tcBorders>
            <w:tcMar>
              <w:top w:w="0" w:type="dxa"/>
              <w:left w:w="0" w:type="dxa"/>
              <w:bottom w:w="0" w:type="dxa"/>
              <w:right w:w="0" w:type="dxa"/>
            </w:tcMar>
          </w:tcPr>
          <w:p w14:paraId="00000136" w14:textId="77777777" w:rsidR="00A70FA8" w:rsidRPr="00A70FA8" w:rsidRDefault="00A70FA8">
            <w:pPr>
              <w:spacing w:line="300" w:lineRule="auto"/>
              <w:jc w:val="center"/>
            </w:pPr>
          </w:p>
        </w:tc>
        <w:tc>
          <w:tcPr>
            <w:tcW w:w="1020" w:type="dxa"/>
            <w:tcBorders>
              <w:top w:val="single" w:sz="4" w:space="0" w:color="000000"/>
              <w:left w:val="nil"/>
              <w:bottom w:val="nil"/>
              <w:right w:val="nil"/>
            </w:tcBorders>
            <w:tcMar>
              <w:top w:w="0" w:type="dxa"/>
              <w:left w:w="0" w:type="dxa"/>
              <w:bottom w:w="0" w:type="dxa"/>
              <w:right w:w="0" w:type="dxa"/>
            </w:tcMar>
          </w:tcPr>
          <w:p w14:paraId="00000137" w14:textId="77777777" w:rsidR="00A70FA8" w:rsidRPr="00A70FA8" w:rsidRDefault="00A70FA8">
            <w:pPr>
              <w:spacing w:line="300" w:lineRule="auto"/>
              <w:jc w:val="center"/>
            </w:pPr>
          </w:p>
        </w:tc>
      </w:tr>
      <w:tr w:rsidR="00A70FA8" w:rsidRPr="00A70FA8" w14:paraId="036B271E" w14:textId="77777777" w:rsidTr="008B44C5">
        <w:trPr>
          <w:trHeight w:val="331"/>
          <w:jc w:val="center"/>
        </w:trPr>
        <w:tc>
          <w:tcPr>
            <w:tcW w:w="1180" w:type="dxa"/>
            <w:vMerge/>
            <w:tcBorders>
              <w:left w:val="nil"/>
              <w:right w:val="nil"/>
            </w:tcBorders>
            <w:tcMar>
              <w:top w:w="0" w:type="dxa"/>
              <w:left w:w="0" w:type="dxa"/>
              <w:bottom w:w="0" w:type="dxa"/>
              <w:right w:w="0" w:type="dxa"/>
            </w:tcMar>
          </w:tcPr>
          <w:p w14:paraId="00000138" w14:textId="77777777" w:rsidR="00A70FA8" w:rsidRPr="00A70FA8" w:rsidRDefault="00A70FA8">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139" w14:textId="77777777" w:rsidR="00A70FA8" w:rsidRPr="00A70FA8" w:rsidRDefault="00A70FA8">
            <w:pPr>
              <w:spacing w:line="300" w:lineRule="auto"/>
            </w:pPr>
            <w:r w:rsidRPr="00A70FA8">
              <w:t xml:space="preserve">   pop + female + male</w:t>
            </w:r>
          </w:p>
        </w:tc>
        <w:tc>
          <w:tcPr>
            <w:tcW w:w="1584" w:type="dxa"/>
            <w:tcBorders>
              <w:top w:val="nil"/>
              <w:left w:val="nil"/>
              <w:bottom w:val="nil"/>
              <w:right w:val="nil"/>
            </w:tcBorders>
            <w:tcMar>
              <w:top w:w="0" w:type="dxa"/>
              <w:left w:w="0" w:type="dxa"/>
              <w:bottom w:w="0" w:type="dxa"/>
              <w:right w:w="0" w:type="dxa"/>
            </w:tcMar>
          </w:tcPr>
          <w:p w14:paraId="0000013A" w14:textId="77777777" w:rsidR="00A70FA8" w:rsidRPr="00A70FA8" w:rsidRDefault="00A70FA8">
            <w:pPr>
              <w:spacing w:line="300" w:lineRule="auto"/>
            </w:pPr>
            <w:r w:rsidRPr="00A70FA8">
              <w:t>light</w:t>
            </w:r>
          </w:p>
        </w:tc>
        <w:tc>
          <w:tcPr>
            <w:tcW w:w="425" w:type="dxa"/>
            <w:tcBorders>
              <w:top w:val="nil"/>
              <w:left w:val="nil"/>
              <w:bottom w:val="nil"/>
              <w:right w:val="nil"/>
            </w:tcBorders>
            <w:tcMar>
              <w:top w:w="0" w:type="dxa"/>
              <w:left w:w="0" w:type="dxa"/>
              <w:bottom w:w="0" w:type="dxa"/>
              <w:right w:w="0" w:type="dxa"/>
            </w:tcMar>
          </w:tcPr>
          <w:p w14:paraId="0000013B" w14:textId="77777777" w:rsidR="00A70FA8" w:rsidRPr="00A70FA8" w:rsidRDefault="00A70FA8">
            <w:pPr>
              <w:spacing w:line="300" w:lineRule="auto"/>
              <w:jc w:val="center"/>
            </w:pPr>
            <w:r w:rsidRPr="00A70FA8">
              <w:t>2</w:t>
            </w:r>
          </w:p>
        </w:tc>
        <w:tc>
          <w:tcPr>
            <w:tcW w:w="1192" w:type="dxa"/>
            <w:tcBorders>
              <w:top w:val="nil"/>
              <w:left w:val="nil"/>
              <w:bottom w:val="nil"/>
              <w:right w:val="nil"/>
            </w:tcBorders>
            <w:tcMar>
              <w:top w:w="0" w:type="dxa"/>
              <w:left w:w="0" w:type="dxa"/>
              <w:bottom w:w="0" w:type="dxa"/>
              <w:right w:w="0" w:type="dxa"/>
            </w:tcMar>
          </w:tcPr>
          <w:p w14:paraId="0000013C" w14:textId="77777777" w:rsidR="00A70FA8" w:rsidRPr="00A70FA8" w:rsidRDefault="00A70FA8">
            <w:pPr>
              <w:spacing w:line="300" w:lineRule="auto"/>
              <w:jc w:val="center"/>
            </w:pPr>
            <w:r w:rsidRPr="00A70FA8">
              <w:t>7.18</w:t>
            </w:r>
          </w:p>
        </w:tc>
        <w:tc>
          <w:tcPr>
            <w:tcW w:w="1020" w:type="dxa"/>
            <w:tcBorders>
              <w:top w:val="nil"/>
              <w:left w:val="nil"/>
              <w:bottom w:val="nil"/>
              <w:right w:val="nil"/>
            </w:tcBorders>
            <w:tcMar>
              <w:top w:w="0" w:type="dxa"/>
              <w:left w:w="0" w:type="dxa"/>
              <w:bottom w:w="0" w:type="dxa"/>
              <w:right w:w="0" w:type="dxa"/>
            </w:tcMar>
          </w:tcPr>
          <w:p w14:paraId="0000013D" w14:textId="77777777" w:rsidR="00A70FA8" w:rsidRPr="00A70FA8" w:rsidRDefault="00A70FA8">
            <w:pPr>
              <w:spacing w:line="300" w:lineRule="auto"/>
              <w:jc w:val="center"/>
            </w:pPr>
            <w:r w:rsidRPr="00A70FA8">
              <w:t>0.028</w:t>
            </w:r>
          </w:p>
        </w:tc>
      </w:tr>
      <w:tr w:rsidR="00A70FA8" w:rsidRPr="00A70FA8" w14:paraId="40C85B6D" w14:textId="77777777" w:rsidTr="008B44C5">
        <w:trPr>
          <w:trHeight w:val="331"/>
          <w:jc w:val="center"/>
        </w:trPr>
        <w:tc>
          <w:tcPr>
            <w:tcW w:w="1180" w:type="dxa"/>
            <w:vMerge/>
            <w:tcBorders>
              <w:left w:val="nil"/>
              <w:right w:val="nil"/>
            </w:tcBorders>
            <w:tcMar>
              <w:top w:w="0" w:type="dxa"/>
              <w:left w:w="0" w:type="dxa"/>
              <w:bottom w:w="0" w:type="dxa"/>
              <w:right w:w="0" w:type="dxa"/>
            </w:tcMar>
          </w:tcPr>
          <w:p w14:paraId="0000013E" w14:textId="77777777" w:rsidR="00A70FA8" w:rsidRPr="00A70FA8" w:rsidRDefault="00A70FA8">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13F" w14:textId="77777777" w:rsidR="00A70FA8" w:rsidRPr="00A70FA8" w:rsidRDefault="00A70FA8">
            <w:pPr>
              <w:spacing w:line="300" w:lineRule="auto"/>
            </w:pPr>
            <w:r w:rsidRPr="00A70FA8">
              <w:t xml:space="preserve">   light + female + male</w:t>
            </w:r>
          </w:p>
        </w:tc>
        <w:tc>
          <w:tcPr>
            <w:tcW w:w="1584" w:type="dxa"/>
            <w:tcBorders>
              <w:top w:val="nil"/>
              <w:left w:val="nil"/>
              <w:bottom w:val="nil"/>
              <w:right w:val="nil"/>
            </w:tcBorders>
            <w:tcMar>
              <w:top w:w="0" w:type="dxa"/>
              <w:left w:w="0" w:type="dxa"/>
              <w:bottom w:w="0" w:type="dxa"/>
              <w:right w:w="0" w:type="dxa"/>
            </w:tcMar>
          </w:tcPr>
          <w:p w14:paraId="00000140" w14:textId="77777777" w:rsidR="00A70FA8" w:rsidRPr="00A70FA8" w:rsidRDefault="00A70FA8">
            <w:pPr>
              <w:spacing w:line="300" w:lineRule="auto"/>
            </w:pPr>
            <w:r w:rsidRPr="00A70FA8">
              <w:t>pop</w:t>
            </w:r>
          </w:p>
        </w:tc>
        <w:tc>
          <w:tcPr>
            <w:tcW w:w="425" w:type="dxa"/>
            <w:tcBorders>
              <w:top w:val="nil"/>
              <w:left w:val="nil"/>
              <w:bottom w:val="nil"/>
              <w:right w:val="nil"/>
            </w:tcBorders>
            <w:tcMar>
              <w:top w:w="0" w:type="dxa"/>
              <w:left w:w="0" w:type="dxa"/>
              <w:bottom w:w="0" w:type="dxa"/>
              <w:right w:w="0" w:type="dxa"/>
            </w:tcMar>
          </w:tcPr>
          <w:p w14:paraId="00000141" w14:textId="77777777" w:rsidR="00A70FA8" w:rsidRPr="00A70FA8" w:rsidRDefault="00A70FA8">
            <w:pPr>
              <w:spacing w:line="300" w:lineRule="auto"/>
              <w:jc w:val="center"/>
            </w:pPr>
            <w:r w:rsidRPr="00A70FA8">
              <w:t>1</w:t>
            </w:r>
          </w:p>
        </w:tc>
        <w:tc>
          <w:tcPr>
            <w:tcW w:w="1192" w:type="dxa"/>
            <w:tcBorders>
              <w:top w:val="nil"/>
              <w:left w:val="nil"/>
              <w:bottom w:val="nil"/>
              <w:right w:val="nil"/>
            </w:tcBorders>
            <w:tcMar>
              <w:top w:w="0" w:type="dxa"/>
              <w:left w:w="0" w:type="dxa"/>
              <w:bottom w:w="0" w:type="dxa"/>
              <w:right w:w="0" w:type="dxa"/>
            </w:tcMar>
          </w:tcPr>
          <w:p w14:paraId="00000142" w14:textId="77777777" w:rsidR="00A70FA8" w:rsidRPr="00A70FA8" w:rsidRDefault="00A70FA8">
            <w:pPr>
              <w:spacing w:line="300" w:lineRule="auto"/>
              <w:jc w:val="center"/>
            </w:pPr>
            <w:r w:rsidRPr="00A70FA8">
              <w:t>712.29</w:t>
            </w:r>
          </w:p>
        </w:tc>
        <w:tc>
          <w:tcPr>
            <w:tcW w:w="1020" w:type="dxa"/>
            <w:tcBorders>
              <w:top w:val="nil"/>
              <w:left w:val="nil"/>
              <w:bottom w:val="nil"/>
              <w:right w:val="nil"/>
            </w:tcBorders>
            <w:tcMar>
              <w:top w:w="0" w:type="dxa"/>
              <w:left w:w="0" w:type="dxa"/>
              <w:bottom w:w="0" w:type="dxa"/>
              <w:right w:w="0" w:type="dxa"/>
            </w:tcMar>
          </w:tcPr>
          <w:p w14:paraId="00000143" w14:textId="77777777" w:rsidR="00A70FA8" w:rsidRPr="00A70FA8" w:rsidRDefault="00A70FA8">
            <w:pPr>
              <w:spacing w:line="300" w:lineRule="auto"/>
              <w:jc w:val="center"/>
            </w:pPr>
            <w:r w:rsidRPr="00A70FA8">
              <w:t>&lt; 0.001</w:t>
            </w:r>
          </w:p>
        </w:tc>
      </w:tr>
      <w:tr w:rsidR="00A70FA8" w:rsidRPr="00A70FA8" w14:paraId="616840E8" w14:textId="77777777" w:rsidTr="008B44C5">
        <w:trPr>
          <w:trHeight w:val="331"/>
          <w:jc w:val="center"/>
        </w:trPr>
        <w:tc>
          <w:tcPr>
            <w:tcW w:w="1180" w:type="dxa"/>
            <w:vMerge/>
            <w:tcBorders>
              <w:left w:val="nil"/>
              <w:bottom w:val="nil"/>
              <w:right w:val="nil"/>
            </w:tcBorders>
            <w:tcMar>
              <w:top w:w="0" w:type="dxa"/>
              <w:left w:w="0" w:type="dxa"/>
              <w:bottom w:w="0" w:type="dxa"/>
              <w:right w:w="0" w:type="dxa"/>
            </w:tcMar>
          </w:tcPr>
          <w:p w14:paraId="00000144" w14:textId="77777777" w:rsidR="00A70FA8" w:rsidRPr="00A70FA8" w:rsidRDefault="00A70FA8">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145" w14:textId="77777777" w:rsidR="00A70FA8" w:rsidRPr="00A70FA8" w:rsidRDefault="00A70FA8">
            <w:pPr>
              <w:spacing w:line="300" w:lineRule="auto"/>
            </w:pPr>
            <w:r w:rsidRPr="00A70FA8">
              <w:t xml:space="preserve">   light + pop + female + male</w:t>
            </w:r>
          </w:p>
        </w:tc>
        <w:tc>
          <w:tcPr>
            <w:tcW w:w="1584" w:type="dxa"/>
            <w:tcBorders>
              <w:top w:val="nil"/>
              <w:left w:val="nil"/>
              <w:bottom w:val="nil"/>
              <w:right w:val="nil"/>
            </w:tcBorders>
            <w:tcMar>
              <w:top w:w="0" w:type="dxa"/>
              <w:left w:w="0" w:type="dxa"/>
              <w:bottom w:w="0" w:type="dxa"/>
              <w:right w:w="0" w:type="dxa"/>
            </w:tcMar>
          </w:tcPr>
          <w:p w14:paraId="00000146" w14:textId="77777777" w:rsidR="00A70FA8" w:rsidRPr="00A70FA8" w:rsidRDefault="00A70FA8">
            <w:pPr>
              <w:spacing w:line="300" w:lineRule="auto"/>
            </w:pPr>
            <w:proofErr w:type="spellStart"/>
            <w:r w:rsidRPr="00A70FA8">
              <w:t>light:pop</w:t>
            </w:r>
            <w:proofErr w:type="spellEnd"/>
          </w:p>
        </w:tc>
        <w:tc>
          <w:tcPr>
            <w:tcW w:w="425" w:type="dxa"/>
            <w:tcBorders>
              <w:top w:val="nil"/>
              <w:left w:val="nil"/>
              <w:bottom w:val="nil"/>
              <w:right w:val="nil"/>
            </w:tcBorders>
            <w:tcMar>
              <w:top w:w="0" w:type="dxa"/>
              <w:left w:w="0" w:type="dxa"/>
              <w:bottom w:w="0" w:type="dxa"/>
              <w:right w:w="0" w:type="dxa"/>
            </w:tcMar>
          </w:tcPr>
          <w:p w14:paraId="00000147" w14:textId="77777777" w:rsidR="00A70FA8" w:rsidRPr="00A70FA8" w:rsidRDefault="00A70FA8">
            <w:pPr>
              <w:spacing w:line="300" w:lineRule="auto"/>
              <w:jc w:val="center"/>
            </w:pPr>
            <w:r w:rsidRPr="00A70FA8">
              <w:t>2</w:t>
            </w:r>
          </w:p>
        </w:tc>
        <w:tc>
          <w:tcPr>
            <w:tcW w:w="1192" w:type="dxa"/>
            <w:tcBorders>
              <w:top w:val="nil"/>
              <w:left w:val="nil"/>
              <w:bottom w:val="nil"/>
              <w:right w:val="nil"/>
            </w:tcBorders>
            <w:tcMar>
              <w:top w:w="0" w:type="dxa"/>
              <w:left w:w="0" w:type="dxa"/>
              <w:bottom w:w="0" w:type="dxa"/>
              <w:right w:w="0" w:type="dxa"/>
            </w:tcMar>
          </w:tcPr>
          <w:p w14:paraId="00000148" w14:textId="77777777" w:rsidR="00A70FA8" w:rsidRPr="00A70FA8" w:rsidRDefault="00A70FA8">
            <w:pPr>
              <w:spacing w:line="300" w:lineRule="auto"/>
              <w:jc w:val="center"/>
            </w:pPr>
            <w:r w:rsidRPr="00A70FA8">
              <w:t>26.84</w:t>
            </w:r>
          </w:p>
        </w:tc>
        <w:tc>
          <w:tcPr>
            <w:tcW w:w="1020" w:type="dxa"/>
            <w:tcBorders>
              <w:top w:val="nil"/>
              <w:left w:val="nil"/>
              <w:bottom w:val="nil"/>
              <w:right w:val="nil"/>
            </w:tcBorders>
            <w:tcMar>
              <w:top w:w="0" w:type="dxa"/>
              <w:left w:w="0" w:type="dxa"/>
              <w:bottom w:w="0" w:type="dxa"/>
              <w:right w:w="0" w:type="dxa"/>
            </w:tcMar>
          </w:tcPr>
          <w:p w14:paraId="00000149" w14:textId="77777777" w:rsidR="00A70FA8" w:rsidRPr="00A70FA8" w:rsidRDefault="00A70FA8">
            <w:pPr>
              <w:spacing w:line="300" w:lineRule="auto"/>
              <w:jc w:val="center"/>
            </w:pPr>
            <w:r w:rsidRPr="00A70FA8">
              <w:t>&lt; 0.001</w:t>
            </w:r>
          </w:p>
        </w:tc>
      </w:tr>
      <w:tr w:rsidR="00A70FA8" w:rsidRPr="00A70FA8" w14:paraId="778EFC17"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14A"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nil"/>
              <w:right w:val="nil"/>
            </w:tcBorders>
            <w:tcMar>
              <w:top w:w="0" w:type="dxa"/>
              <w:left w:w="0" w:type="dxa"/>
              <w:bottom w:w="0" w:type="dxa"/>
              <w:right w:w="0" w:type="dxa"/>
            </w:tcMar>
          </w:tcPr>
          <w:p w14:paraId="0000014B" w14:textId="77777777" w:rsidR="00071C09" w:rsidRPr="00A70FA8" w:rsidRDefault="001B0E05">
            <w:pPr>
              <w:spacing w:line="300" w:lineRule="auto"/>
            </w:pPr>
            <w:r w:rsidRPr="00A70FA8">
              <w:t xml:space="preserve">   light + pop + </w:t>
            </w:r>
            <w:proofErr w:type="spellStart"/>
            <w:r w:rsidRPr="00A70FA8">
              <w:t>light:pop</w:t>
            </w:r>
            <w:proofErr w:type="spellEnd"/>
            <w:r w:rsidRPr="00A70FA8">
              <w:t xml:space="preserve"> + male</w:t>
            </w:r>
          </w:p>
        </w:tc>
        <w:tc>
          <w:tcPr>
            <w:tcW w:w="1584" w:type="dxa"/>
            <w:tcBorders>
              <w:top w:val="nil"/>
              <w:left w:val="nil"/>
              <w:bottom w:val="nil"/>
              <w:right w:val="nil"/>
            </w:tcBorders>
            <w:tcMar>
              <w:top w:w="0" w:type="dxa"/>
              <w:left w:w="0" w:type="dxa"/>
              <w:bottom w:w="0" w:type="dxa"/>
              <w:right w:w="0" w:type="dxa"/>
            </w:tcMar>
          </w:tcPr>
          <w:p w14:paraId="0000014C" w14:textId="77777777" w:rsidR="00071C09" w:rsidRPr="00A70FA8" w:rsidRDefault="001B0E05">
            <w:pPr>
              <w:spacing w:line="300" w:lineRule="auto"/>
            </w:pPr>
            <w:r w:rsidRPr="00A70FA8">
              <w:t>female</w:t>
            </w:r>
          </w:p>
        </w:tc>
        <w:tc>
          <w:tcPr>
            <w:tcW w:w="425" w:type="dxa"/>
            <w:tcBorders>
              <w:top w:val="nil"/>
              <w:left w:val="nil"/>
              <w:bottom w:val="nil"/>
              <w:right w:val="nil"/>
            </w:tcBorders>
            <w:tcMar>
              <w:top w:w="0" w:type="dxa"/>
              <w:left w:w="0" w:type="dxa"/>
              <w:bottom w:w="0" w:type="dxa"/>
              <w:right w:w="0" w:type="dxa"/>
            </w:tcMar>
          </w:tcPr>
          <w:p w14:paraId="0000014D" w14:textId="77777777" w:rsidR="00071C09" w:rsidRPr="00A70FA8" w:rsidRDefault="001B0E05">
            <w:pPr>
              <w:spacing w:line="300" w:lineRule="auto"/>
              <w:jc w:val="center"/>
            </w:pPr>
            <w:r w:rsidRPr="00A70FA8">
              <w:t>1</w:t>
            </w:r>
          </w:p>
        </w:tc>
        <w:tc>
          <w:tcPr>
            <w:tcW w:w="1192" w:type="dxa"/>
            <w:tcBorders>
              <w:top w:val="nil"/>
              <w:left w:val="nil"/>
              <w:bottom w:val="nil"/>
              <w:right w:val="nil"/>
            </w:tcBorders>
            <w:tcMar>
              <w:top w:w="0" w:type="dxa"/>
              <w:left w:w="0" w:type="dxa"/>
              <w:bottom w:w="0" w:type="dxa"/>
              <w:right w:w="0" w:type="dxa"/>
            </w:tcMar>
          </w:tcPr>
          <w:p w14:paraId="0000014E" w14:textId="77777777" w:rsidR="00071C09" w:rsidRPr="00A70FA8" w:rsidRDefault="001B0E05">
            <w:pPr>
              <w:spacing w:line="300" w:lineRule="auto"/>
              <w:jc w:val="center"/>
            </w:pPr>
            <w:r w:rsidRPr="00A70FA8">
              <w:t>130.50</w:t>
            </w:r>
          </w:p>
        </w:tc>
        <w:tc>
          <w:tcPr>
            <w:tcW w:w="1020" w:type="dxa"/>
            <w:tcBorders>
              <w:top w:val="nil"/>
              <w:left w:val="nil"/>
              <w:bottom w:val="nil"/>
              <w:right w:val="nil"/>
            </w:tcBorders>
            <w:tcMar>
              <w:top w:w="0" w:type="dxa"/>
              <w:left w:w="0" w:type="dxa"/>
              <w:bottom w:w="0" w:type="dxa"/>
              <w:right w:w="0" w:type="dxa"/>
            </w:tcMar>
          </w:tcPr>
          <w:p w14:paraId="0000014F" w14:textId="77777777" w:rsidR="00071C09" w:rsidRPr="00A70FA8" w:rsidRDefault="001B0E05">
            <w:pPr>
              <w:spacing w:line="300" w:lineRule="auto"/>
              <w:jc w:val="center"/>
            </w:pPr>
            <w:r w:rsidRPr="00A70FA8">
              <w:t>&lt; 0.001</w:t>
            </w:r>
          </w:p>
        </w:tc>
      </w:tr>
      <w:tr w:rsidR="00A70FA8" w:rsidRPr="00A70FA8" w14:paraId="4369E934" w14:textId="77777777">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00000150" w14:textId="77777777" w:rsidR="00071C09" w:rsidRPr="00A70FA8" w:rsidRDefault="00071C09">
            <w:pPr>
              <w:widowControl w:val="0"/>
              <w:pBdr>
                <w:top w:val="nil"/>
                <w:left w:val="nil"/>
                <w:bottom w:val="nil"/>
                <w:right w:val="nil"/>
                <w:between w:val="nil"/>
              </w:pBdr>
              <w:spacing w:line="300" w:lineRule="auto"/>
            </w:pPr>
          </w:p>
        </w:tc>
        <w:tc>
          <w:tcPr>
            <w:tcW w:w="6048" w:type="dxa"/>
            <w:tcBorders>
              <w:top w:val="nil"/>
              <w:left w:val="nil"/>
              <w:bottom w:val="single" w:sz="12" w:space="0" w:color="000000"/>
              <w:right w:val="nil"/>
            </w:tcBorders>
            <w:tcMar>
              <w:top w:w="0" w:type="dxa"/>
              <w:left w:w="0" w:type="dxa"/>
              <w:bottom w:w="0" w:type="dxa"/>
              <w:right w:w="0" w:type="dxa"/>
            </w:tcMar>
          </w:tcPr>
          <w:p w14:paraId="00000151" w14:textId="77777777" w:rsidR="00071C09" w:rsidRPr="00A70FA8" w:rsidRDefault="001B0E05">
            <w:pPr>
              <w:spacing w:line="300" w:lineRule="auto"/>
            </w:pPr>
            <w:r w:rsidRPr="00A70FA8">
              <w:t xml:space="preserve">   light + pop + </w:t>
            </w:r>
            <w:proofErr w:type="spellStart"/>
            <w:r w:rsidRPr="00A70FA8">
              <w:t>light:pop</w:t>
            </w:r>
            <w:proofErr w:type="spellEnd"/>
            <w:r w:rsidRPr="00A70FA8">
              <w:t xml:space="preserve"> + female</w:t>
            </w:r>
          </w:p>
        </w:tc>
        <w:tc>
          <w:tcPr>
            <w:tcW w:w="1584" w:type="dxa"/>
            <w:tcBorders>
              <w:top w:val="nil"/>
              <w:left w:val="nil"/>
              <w:bottom w:val="single" w:sz="12" w:space="0" w:color="000000"/>
              <w:right w:val="nil"/>
            </w:tcBorders>
            <w:tcMar>
              <w:top w:w="0" w:type="dxa"/>
              <w:left w:w="0" w:type="dxa"/>
              <w:bottom w:w="0" w:type="dxa"/>
              <w:right w:w="0" w:type="dxa"/>
            </w:tcMar>
          </w:tcPr>
          <w:p w14:paraId="00000152" w14:textId="77777777" w:rsidR="00071C09" w:rsidRPr="00A70FA8" w:rsidRDefault="001B0E05">
            <w:pPr>
              <w:spacing w:line="300" w:lineRule="auto"/>
            </w:pPr>
            <w:r w:rsidRPr="00A70FA8">
              <w:t>male</w:t>
            </w:r>
          </w:p>
        </w:tc>
        <w:tc>
          <w:tcPr>
            <w:tcW w:w="425" w:type="dxa"/>
            <w:tcBorders>
              <w:top w:val="nil"/>
              <w:left w:val="nil"/>
              <w:bottom w:val="single" w:sz="12" w:space="0" w:color="000000"/>
              <w:right w:val="nil"/>
            </w:tcBorders>
            <w:tcMar>
              <w:top w:w="0" w:type="dxa"/>
              <w:left w:w="0" w:type="dxa"/>
              <w:bottom w:w="0" w:type="dxa"/>
              <w:right w:w="0" w:type="dxa"/>
            </w:tcMar>
          </w:tcPr>
          <w:p w14:paraId="00000153" w14:textId="77777777" w:rsidR="00071C09" w:rsidRPr="00A70FA8" w:rsidRDefault="001B0E05">
            <w:pPr>
              <w:spacing w:line="300" w:lineRule="auto"/>
              <w:jc w:val="center"/>
            </w:pPr>
            <w:r w:rsidRPr="00A70FA8">
              <w:t>1</w:t>
            </w:r>
          </w:p>
        </w:tc>
        <w:tc>
          <w:tcPr>
            <w:tcW w:w="1192" w:type="dxa"/>
            <w:tcBorders>
              <w:top w:val="nil"/>
              <w:left w:val="nil"/>
              <w:bottom w:val="single" w:sz="12" w:space="0" w:color="000000"/>
              <w:right w:val="nil"/>
            </w:tcBorders>
            <w:tcMar>
              <w:top w:w="0" w:type="dxa"/>
              <w:left w:w="0" w:type="dxa"/>
              <w:bottom w:w="0" w:type="dxa"/>
              <w:right w:w="0" w:type="dxa"/>
            </w:tcMar>
          </w:tcPr>
          <w:p w14:paraId="00000154" w14:textId="77777777" w:rsidR="00071C09" w:rsidRPr="00A70FA8" w:rsidRDefault="001B0E05">
            <w:pPr>
              <w:spacing w:line="300" w:lineRule="auto"/>
              <w:jc w:val="center"/>
            </w:pPr>
            <w:r w:rsidRPr="00A70FA8">
              <w:t>2.87</w:t>
            </w:r>
          </w:p>
        </w:tc>
        <w:tc>
          <w:tcPr>
            <w:tcW w:w="1020" w:type="dxa"/>
            <w:tcBorders>
              <w:top w:val="nil"/>
              <w:left w:val="nil"/>
              <w:bottom w:val="single" w:sz="12" w:space="0" w:color="000000"/>
              <w:right w:val="nil"/>
            </w:tcBorders>
            <w:tcMar>
              <w:top w:w="0" w:type="dxa"/>
              <w:left w:w="0" w:type="dxa"/>
              <w:bottom w:w="0" w:type="dxa"/>
              <w:right w:w="0" w:type="dxa"/>
            </w:tcMar>
          </w:tcPr>
          <w:p w14:paraId="00000155" w14:textId="77777777" w:rsidR="00071C09" w:rsidRPr="00A70FA8" w:rsidRDefault="001B0E05">
            <w:pPr>
              <w:spacing w:line="300" w:lineRule="auto"/>
              <w:jc w:val="center"/>
            </w:pPr>
            <w:r w:rsidRPr="00A70FA8">
              <w:t>0.090</w:t>
            </w:r>
          </w:p>
        </w:tc>
      </w:tr>
    </w:tbl>
    <w:p w14:paraId="00000156" w14:textId="77777777" w:rsidR="00071C09" w:rsidRPr="00A70FA8" w:rsidRDefault="00071C09">
      <w:pPr>
        <w:spacing w:line="300" w:lineRule="auto"/>
      </w:pPr>
    </w:p>
    <w:p w14:paraId="00000157" w14:textId="77777777" w:rsidR="00071C09" w:rsidRPr="00A70FA8" w:rsidRDefault="001B0E05">
      <w:pPr>
        <w:spacing w:line="300" w:lineRule="auto"/>
        <w:rPr>
          <w:b/>
        </w:rPr>
        <w:sectPr w:rsidR="00071C09" w:rsidRPr="00A70FA8">
          <w:footerReference w:type="default" r:id="rId11"/>
          <w:pgSz w:w="12240" w:h="15840"/>
          <w:pgMar w:top="1440" w:right="1440" w:bottom="1440" w:left="1440" w:header="720" w:footer="720" w:gutter="0"/>
          <w:pgNumType w:start="1"/>
          <w:cols w:space="720"/>
        </w:sectPr>
      </w:pPr>
      <w:r w:rsidRPr="00A70FA8">
        <w:br w:type="page"/>
      </w:r>
    </w:p>
    <w:p w14:paraId="00000158" w14:textId="77777777" w:rsidR="00071C09" w:rsidRPr="00A70FA8" w:rsidRDefault="001B0E05">
      <w:pPr>
        <w:pStyle w:val="Heading1"/>
        <w:spacing w:before="0" w:after="0" w:line="300" w:lineRule="auto"/>
        <w:rPr>
          <w:sz w:val="24"/>
          <w:szCs w:val="24"/>
        </w:rPr>
      </w:pPr>
      <w:bookmarkStart w:id="26" w:name="_heading=h.kjdfo51lq1kk" w:colFirst="0" w:colLast="0"/>
      <w:bookmarkEnd w:id="26"/>
      <w:r w:rsidRPr="00A70FA8">
        <w:rPr>
          <w:sz w:val="24"/>
          <w:szCs w:val="24"/>
        </w:rPr>
        <w:lastRenderedPageBreak/>
        <w:t>FIGURES:</w:t>
      </w:r>
    </w:p>
    <w:p w14:paraId="00000159" w14:textId="77777777" w:rsidR="00071C09" w:rsidRPr="00A70FA8" w:rsidRDefault="00071C09">
      <w:pPr>
        <w:spacing w:line="300" w:lineRule="auto"/>
        <w:rPr>
          <w:b/>
        </w:rPr>
      </w:pPr>
    </w:p>
    <w:p w14:paraId="0000015A" w14:textId="77777777" w:rsidR="00071C09" w:rsidRPr="00A70FA8" w:rsidRDefault="001B0E05">
      <w:pPr>
        <w:spacing w:line="300" w:lineRule="auto"/>
        <w:rPr>
          <w:b/>
        </w:rPr>
      </w:pPr>
      <w:r w:rsidRPr="00A70FA8">
        <w:rPr>
          <w:b/>
          <w:noProof/>
        </w:rPr>
        <w:drawing>
          <wp:inline distT="114300" distB="114300" distL="114300" distR="114300" wp14:anchorId="46047EA4" wp14:editId="357B396A">
            <wp:extent cx="6858000" cy="5143500"/>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6858000" cy="5143500"/>
                    </a:xfrm>
                    <a:prstGeom prst="rect">
                      <a:avLst/>
                    </a:prstGeom>
                    <a:ln/>
                  </pic:spPr>
                </pic:pic>
              </a:graphicData>
            </a:graphic>
          </wp:inline>
        </w:drawing>
      </w:r>
    </w:p>
    <w:p w14:paraId="0000015B" w14:textId="6F49ACA4" w:rsidR="00071C09" w:rsidRPr="00A70FA8" w:rsidRDefault="001B0E05">
      <w:pPr>
        <w:spacing w:line="300" w:lineRule="auto"/>
      </w:pPr>
      <w:r w:rsidRPr="00A70FA8">
        <w:t xml:space="preserve">Figure 1. </w:t>
      </w:r>
      <w:r w:rsidRPr="00A70FA8">
        <w:rPr>
          <w:highlight w:val="white"/>
        </w:rPr>
        <w:t>Kernel density estimate</w:t>
      </w:r>
      <w:r w:rsidR="00A70FA8" w:rsidRPr="00A70FA8">
        <w:rPr>
          <w:highlight w:val="white"/>
        </w:rPr>
        <w:t>s</w:t>
      </w:r>
      <w:r w:rsidRPr="00A70FA8">
        <w:rPr>
          <w:highlight w:val="white"/>
        </w:rPr>
        <w:t xml:space="preserve"> of annual mean ice concentration between 1-Jan and 15-Mar from 1973-2020 for each sampling location in Lake Superior (top; blue) and Lake Ontario (bottom; green). The height of the density curve is proportional between lakes and the</w:t>
      </w:r>
      <w:r w:rsidRPr="00A70FA8">
        <w:rPr>
          <w:highlight w:val="white"/>
        </w:rPr>
        <w:t xml:space="preserve"> vertical lines represent quartiles. Points represent each year (n = 48) and were jittered vertically to show distribution. </w:t>
      </w:r>
      <w:r w:rsidRPr="00A70FA8">
        <w:t>Ice coverage data was collected from the U.S. National Ice Center.</w:t>
      </w:r>
      <w:r w:rsidRPr="00A70FA8">
        <w:br w:type="page"/>
      </w:r>
    </w:p>
    <w:p w14:paraId="0000015C" w14:textId="77777777" w:rsidR="00071C09" w:rsidRPr="00A70FA8" w:rsidRDefault="001B0E05">
      <w:pPr>
        <w:spacing w:line="300" w:lineRule="auto"/>
      </w:pPr>
      <w:r w:rsidRPr="00A70FA8">
        <w:rPr>
          <w:noProof/>
        </w:rPr>
        <w:lastRenderedPageBreak/>
        <w:drawing>
          <wp:inline distT="0" distB="0" distL="0" distR="0" wp14:anchorId="53565732" wp14:editId="325C0224">
            <wp:extent cx="6858000" cy="3429000"/>
            <wp:effectExtent l="0" t="0" r="0" b="0"/>
            <wp:docPr id="11" name="image4.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Chart, histogram&#10;&#10;Description automatically generated"/>
                    <pic:cNvPicPr preferRelativeResize="0"/>
                  </pic:nvPicPr>
                  <pic:blipFill>
                    <a:blip r:embed="rId13"/>
                    <a:srcRect/>
                    <a:stretch>
                      <a:fillRect/>
                    </a:stretch>
                  </pic:blipFill>
                  <pic:spPr>
                    <a:xfrm>
                      <a:off x="0" y="0"/>
                      <a:ext cx="6858000" cy="3429000"/>
                    </a:xfrm>
                    <a:prstGeom prst="rect">
                      <a:avLst/>
                    </a:prstGeom>
                    <a:ln/>
                  </pic:spPr>
                </pic:pic>
              </a:graphicData>
            </a:graphic>
          </wp:inline>
        </w:drawing>
      </w:r>
    </w:p>
    <w:p w14:paraId="0000015D" w14:textId="77777777" w:rsidR="00071C09" w:rsidRPr="00A70FA8" w:rsidRDefault="00071C09">
      <w:pPr>
        <w:spacing w:line="300" w:lineRule="auto"/>
      </w:pPr>
    </w:p>
    <w:p w14:paraId="0000015E" w14:textId="2D6991A0" w:rsidR="00071C09" w:rsidRPr="00A70FA8" w:rsidRDefault="001B0E05">
      <w:pPr>
        <w:spacing w:line="300" w:lineRule="auto"/>
      </w:pPr>
      <w:r w:rsidRPr="00A70FA8">
        <w:t>Figure 2. Daily ice coverage (%; blue line) and light intensi</w:t>
      </w:r>
      <w:r w:rsidRPr="00A70FA8">
        <w:t>ty (</w:t>
      </w:r>
      <w:proofErr w:type="spellStart"/>
      <w:r w:rsidRPr="00A70FA8">
        <w:t>μmol</w:t>
      </w:r>
      <w:proofErr w:type="spellEnd"/>
      <w:r w:rsidRPr="00A70FA8">
        <w:t xml:space="preserve"> m</w:t>
      </w:r>
      <w:r w:rsidRPr="00A70FA8">
        <w:rPr>
          <w:vertAlign w:val="superscript"/>
        </w:rPr>
        <w:t>-2</w:t>
      </w:r>
      <w:r w:rsidRPr="00A70FA8">
        <w:t xml:space="preserve"> s</w:t>
      </w:r>
      <w:r w:rsidRPr="00A70FA8">
        <w:rPr>
          <w:vertAlign w:val="superscript"/>
        </w:rPr>
        <w:t>-1</w:t>
      </w:r>
      <w:r w:rsidR="00A70FA8" w:rsidRPr="00A70FA8">
        <w:t>; gray line</w:t>
      </w:r>
      <w:r w:rsidRPr="00A70FA8">
        <w:t>) relationship based on light sensors set at 10 m depth off Sand Island, Lake Superior. Ice coverage data above the sensor was collected from the U.S. National Ice Center.</w:t>
      </w:r>
      <w:r w:rsidRPr="00A70FA8">
        <w:br w:type="page"/>
      </w:r>
    </w:p>
    <w:p w14:paraId="0000015F" w14:textId="77777777" w:rsidR="00071C09" w:rsidRPr="00A70FA8" w:rsidRDefault="001B0E05">
      <w:pPr>
        <w:spacing w:line="300" w:lineRule="auto"/>
        <w:rPr>
          <w:b/>
        </w:rPr>
      </w:pPr>
      <w:r w:rsidRPr="00A70FA8">
        <w:rPr>
          <w:b/>
          <w:noProof/>
        </w:rPr>
        <w:lastRenderedPageBreak/>
        <w:drawing>
          <wp:inline distT="114300" distB="114300" distL="114300" distR="114300" wp14:anchorId="0ECAE4EA" wp14:editId="18BCA393">
            <wp:extent cx="6858000" cy="68580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6858000" cy="6858000"/>
                    </a:xfrm>
                    <a:prstGeom prst="rect">
                      <a:avLst/>
                    </a:prstGeom>
                    <a:ln/>
                  </pic:spPr>
                </pic:pic>
              </a:graphicData>
            </a:graphic>
          </wp:inline>
        </w:drawing>
      </w:r>
    </w:p>
    <w:p w14:paraId="00000160" w14:textId="77777777" w:rsidR="00071C09" w:rsidRPr="00A70FA8" w:rsidRDefault="00071C09">
      <w:pPr>
        <w:spacing w:line="300" w:lineRule="auto"/>
        <w:rPr>
          <w:b/>
        </w:rPr>
      </w:pPr>
    </w:p>
    <w:p w14:paraId="00000161" w14:textId="77777777" w:rsidR="00071C09" w:rsidRPr="00A70FA8" w:rsidRDefault="001B0E05">
      <w:pPr>
        <w:spacing w:line="300" w:lineRule="auto"/>
      </w:pPr>
      <w:r w:rsidRPr="00A70FA8">
        <w:t>Figure 3. Mean embryo survival (%), incubation period (number of</w:t>
      </w:r>
      <w:r w:rsidRPr="00A70FA8">
        <w:t xml:space="preserve"> days post-fertilization; DPF), and incubation period (accumulated degree days (°C); ADD) at each incubation light treatment (left) and standardized responses to light within each population (right) from Lake Superior and Lake Ontario cisco (</w:t>
      </w:r>
      <w:r w:rsidRPr="00A70FA8">
        <w:rPr>
          <w:i/>
        </w:rPr>
        <w:t>Coregonus arte</w:t>
      </w:r>
      <w:r w:rsidRPr="00A70FA8">
        <w:rPr>
          <w:i/>
        </w:rPr>
        <w:t>di</w:t>
      </w:r>
      <w:r w:rsidRPr="00A70FA8">
        <w:t>). Error bars indicate standard error.</w:t>
      </w:r>
      <w:r w:rsidRPr="00A70FA8">
        <w:br w:type="page"/>
      </w:r>
    </w:p>
    <w:p w14:paraId="00000162" w14:textId="77777777" w:rsidR="00071C09" w:rsidRPr="00A70FA8" w:rsidRDefault="001B0E05">
      <w:pPr>
        <w:spacing w:line="300" w:lineRule="auto"/>
        <w:rPr>
          <w:b/>
        </w:rPr>
      </w:pPr>
      <w:r w:rsidRPr="00A70FA8">
        <w:rPr>
          <w:b/>
          <w:noProof/>
        </w:rPr>
        <w:lastRenderedPageBreak/>
        <w:drawing>
          <wp:inline distT="114300" distB="114300" distL="114300" distR="114300" wp14:anchorId="17DC0B95" wp14:editId="6FB50A0C">
            <wp:extent cx="6858000" cy="5334000"/>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6858000" cy="5334000"/>
                    </a:xfrm>
                    <a:prstGeom prst="rect">
                      <a:avLst/>
                    </a:prstGeom>
                    <a:ln/>
                  </pic:spPr>
                </pic:pic>
              </a:graphicData>
            </a:graphic>
          </wp:inline>
        </w:drawing>
      </w:r>
    </w:p>
    <w:p w14:paraId="00000163" w14:textId="77777777" w:rsidR="00071C09" w:rsidRPr="00A70FA8" w:rsidRDefault="00071C09">
      <w:pPr>
        <w:spacing w:line="300" w:lineRule="auto"/>
        <w:rPr>
          <w:b/>
        </w:rPr>
      </w:pPr>
    </w:p>
    <w:p w14:paraId="00000164" w14:textId="77777777" w:rsidR="00071C09" w:rsidRPr="00A70FA8" w:rsidRDefault="001B0E05">
      <w:pPr>
        <w:spacing w:line="300" w:lineRule="auto"/>
        <w:rPr>
          <w:b/>
        </w:rPr>
      </w:pPr>
      <w:r w:rsidRPr="00A70FA8">
        <w:t>Figure 4. Mean length-at-hatch (mm; LAH) and yolk-sac volume (mm</w:t>
      </w:r>
      <w:r w:rsidRPr="00A70FA8">
        <w:rPr>
          <w:vertAlign w:val="superscript"/>
        </w:rPr>
        <w:t>3</w:t>
      </w:r>
      <w:r w:rsidRPr="00A70FA8">
        <w:t>; YSV) at each incubation light treatment (left) and standardized responses to light within each population (right) from Lake Superior and Lake Ontario cisco (</w:t>
      </w:r>
      <w:r w:rsidRPr="00A70FA8">
        <w:rPr>
          <w:i/>
        </w:rPr>
        <w:t>Coregonus artedi</w:t>
      </w:r>
      <w:r w:rsidRPr="00A70FA8">
        <w:t>). Error bars indicate standard error.</w:t>
      </w:r>
    </w:p>
    <w:p w14:paraId="00000165" w14:textId="77777777" w:rsidR="00071C09" w:rsidRPr="00A70FA8" w:rsidRDefault="00071C09">
      <w:pPr>
        <w:spacing w:line="300" w:lineRule="auto"/>
        <w:rPr>
          <w:b/>
        </w:rPr>
      </w:pPr>
    </w:p>
    <w:p w14:paraId="00000166" w14:textId="77777777" w:rsidR="00071C09" w:rsidRPr="00A70FA8" w:rsidRDefault="00071C09">
      <w:pPr>
        <w:spacing w:line="300" w:lineRule="auto"/>
        <w:rPr>
          <w:b/>
        </w:rPr>
      </w:pPr>
    </w:p>
    <w:sectPr w:rsidR="00071C09" w:rsidRPr="00A70FA8">
      <w:pgSz w:w="12240" w:h="15840"/>
      <w:pgMar w:top="720" w:right="720" w:bottom="720"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son Stockwell" w:date="2020-12-26T16:56:00Z" w:initials="">
    <w:p w14:paraId="0000016A" w14:textId="77777777" w:rsidR="00071C09" w:rsidRDefault="001B0E0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hat title could you come up with if it was a statement about the main finding?</w:t>
      </w:r>
    </w:p>
  </w:comment>
  <w:comment w:id="3" w:author="Taylor Stewart" w:date="2020-12-17T16:09:00Z" w:initials="">
    <w:p w14:paraId="0000016D" w14:textId="77777777" w:rsidR="00071C09" w:rsidRDefault="001B0E0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think I would like to try to keep this paper very concise and short. We will see how things fall out, but that is</w:t>
      </w:r>
      <w:r>
        <w:rPr>
          <w:rFonts w:ascii="Arial" w:eastAsia="Arial" w:hAnsi="Arial" w:cs="Arial"/>
          <w:color w:val="000000"/>
          <w:sz w:val="22"/>
          <w:szCs w:val="22"/>
        </w:rPr>
        <w:t xml:space="preserve"> my overarching goal right now.</w:t>
      </w:r>
    </w:p>
  </w:comment>
  <w:comment w:id="4" w:author="Jason Stockwell" w:date="2020-12-23T22:32:00Z" w:initials="">
    <w:p w14:paraId="00000168" w14:textId="77777777" w:rsidR="00071C09" w:rsidRDefault="001B0E0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n a way, they are like trees.</w:t>
      </w:r>
    </w:p>
  </w:comment>
  <w:comment w:id="5" w:author="Jason Stockwell" w:date="2020-12-26T18:04:00Z" w:initials="">
    <w:p w14:paraId="00000169" w14:textId="77777777" w:rsidR="00071C09" w:rsidRDefault="001B0E0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re there</w:t>
      </w:r>
      <w:r>
        <w:rPr>
          <w:rFonts w:ascii="Arial" w:eastAsia="Arial" w:hAnsi="Arial" w:cs="Arial"/>
          <w:color w:val="000000"/>
          <w:sz w:val="22"/>
          <w:szCs w:val="22"/>
        </w:rPr>
        <w:t xml:space="preserve"> lakes with coregonines that do not freeze? </w:t>
      </w:r>
      <w:proofErr w:type="spellStart"/>
      <w:r>
        <w:rPr>
          <w:rFonts w:ascii="Arial" w:eastAsia="Arial" w:hAnsi="Arial" w:cs="Arial"/>
          <w:color w:val="000000"/>
          <w:sz w:val="22"/>
          <w:szCs w:val="22"/>
        </w:rPr>
        <w:t>laveratus</w:t>
      </w:r>
      <w:proofErr w:type="spellEnd"/>
      <w:r>
        <w:rPr>
          <w:rFonts w:ascii="Arial" w:eastAsia="Arial" w:hAnsi="Arial" w:cs="Arial"/>
          <w:color w:val="000000"/>
          <w:sz w:val="22"/>
          <w:szCs w:val="22"/>
        </w:rPr>
        <w:t xml:space="preserve"> is one, but any other species?</w:t>
      </w:r>
    </w:p>
  </w:comment>
  <w:comment w:id="8" w:author="Jason Stockwell" w:date="2020-12-27T13:21:00Z" w:initials="">
    <w:p w14:paraId="0000016B" w14:textId="77777777" w:rsidR="00071C09" w:rsidRDefault="001B0E0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Historically, they had some cisco known as "racers" that were reef spawners, typically spaw</w:t>
      </w:r>
      <w:r>
        <w:rPr>
          <w:rFonts w:ascii="Arial" w:eastAsia="Arial" w:hAnsi="Arial" w:cs="Arial"/>
          <w:color w:val="000000"/>
          <w:sz w:val="22"/>
          <w:szCs w:val="22"/>
        </w:rPr>
        <w:t xml:space="preserve">ned earlier than the one we know. not sure if this is in the literature or was just local knowledge. could check </w:t>
      </w:r>
      <w:proofErr w:type="spellStart"/>
      <w:r>
        <w:rPr>
          <w:rFonts w:ascii="Arial" w:eastAsia="Arial" w:hAnsi="Arial" w:cs="Arial"/>
          <w:color w:val="000000"/>
          <w:sz w:val="22"/>
          <w:szCs w:val="22"/>
        </w:rPr>
        <w:t>Koeltz</w:t>
      </w:r>
      <w:proofErr w:type="spellEnd"/>
      <w:r>
        <w:rPr>
          <w:rFonts w:ascii="Arial" w:eastAsia="Arial" w:hAnsi="Arial" w:cs="Arial"/>
          <w:color w:val="000000"/>
          <w:sz w:val="22"/>
          <w:szCs w:val="22"/>
        </w:rPr>
        <w:t>,  maybe other sources. Mark may know more.</w:t>
      </w:r>
    </w:p>
  </w:comment>
  <w:comment w:id="10" w:author="Jason Stockwell" w:date="2020-12-27T13:49:00Z" w:initials="">
    <w:p w14:paraId="0000016C" w14:textId="77777777" w:rsidR="00071C09" w:rsidRDefault="001B0E05">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i</w:t>
      </w:r>
      <w:proofErr w:type="spellEnd"/>
      <w:r>
        <w:rPr>
          <w:rFonts w:ascii="Arial" w:eastAsia="Arial" w:hAnsi="Arial" w:cs="Arial"/>
          <w:color w:val="000000"/>
          <w:sz w:val="22"/>
          <w:szCs w:val="22"/>
        </w:rPr>
        <w:t xml:space="preserve"> haven't compared with other MS, but just make sure you scramble up the words throughout Met</w:t>
      </w:r>
      <w:r>
        <w:rPr>
          <w:rFonts w:ascii="Arial" w:eastAsia="Arial" w:hAnsi="Arial" w:cs="Arial"/>
          <w:color w:val="000000"/>
          <w:sz w:val="22"/>
          <w:szCs w:val="22"/>
        </w:rPr>
        <w:t>hods sufficiently so not plagiarizing. you may also want to cite the other MS for methods, assuming the other paper will be submitted fir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16A" w15:done="0"/>
  <w15:commentEx w15:paraId="0000016D" w15:done="0"/>
  <w15:commentEx w15:paraId="00000168" w15:done="0"/>
  <w15:commentEx w15:paraId="00000169" w15:done="0"/>
  <w15:commentEx w15:paraId="0000016B" w15:done="0"/>
  <w15:commentEx w15:paraId="0000016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16A" w16cid:durableId="239ED832"/>
  <w16cid:commentId w16cid:paraId="0000016D" w16cid:durableId="239ED831"/>
  <w16cid:commentId w16cid:paraId="00000168" w16cid:durableId="239ED830"/>
  <w16cid:commentId w16cid:paraId="00000169" w16cid:durableId="239ED82F"/>
  <w16cid:commentId w16cid:paraId="0000016B" w16cid:durableId="239ED82E"/>
  <w16cid:commentId w16cid:paraId="0000016C" w16cid:durableId="239ED8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13F45C" w14:textId="77777777" w:rsidR="001B0E05" w:rsidRDefault="001B0E05">
      <w:r>
        <w:separator/>
      </w:r>
    </w:p>
  </w:endnote>
  <w:endnote w:type="continuationSeparator" w:id="0">
    <w:p w14:paraId="2266FBDA" w14:textId="77777777" w:rsidR="001B0E05" w:rsidRDefault="001B0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moder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67" w14:textId="131296CD" w:rsidR="00071C09" w:rsidRDefault="001B0E05">
    <w:pPr>
      <w:jc w:val="right"/>
    </w:pPr>
    <w:r>
      <w:fldChar w:fldCharType="begin"/>
    </w:r>
    <w:r>
      <w:instrText>PAGE</w:instrText>
    </w:r>
    <w:r w:rsidR="00A70FA8">
      <w:fldChar w:fldCharType="separate"/>
    </w:r>
    <w:r w:rsidR="00A70FA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A5A129" w14:textId="77777777" w:rsidR="001B0E05" w:rsidRDefault="001B0E05">
      <w:r>
        <w:separator/>
      </w:r>
    </w:p>
  </w:footnote>
  <w:footnote w:type="continuationSeparator" w:id="0">
    <w:p w14:paraId="12226138" w14:textId="77777777" w:rsidR="001B0E05" w:rsidRDefault="001B0E0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1C09"/>
    <w:rsid w:val="00071C09"/>
    <w:rsid w:val="001B0E05"/>
    <w:rsid w:val="00397C46"/>
    <w:rsid w:val="00415482"/>
    <w:rsid w:val="004A4CA3"/>
    <w:rsid w:val="006C1228"/>
    <w:rsid w:val="007D6AD7"/>
    <w:rsid w:val="008D4EBD"/>
    <w:rsid w:val="00A70FA8"/>
    <w:rsid w:val="00BF76F3"/>
    <w:rsid w:val="00DF2A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F3ABE"/>
  <w15:docId w15:val="{1681E448-003E-C046-863C-F1F781F20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semiHidden/>
    <w:unhideWhenUsed/>
    <w:rsid w:val="0077646D"/>
    <w:rPr>
      <w:sz w:val="20"/>
      <w:szCs w:val="20"/>
    </w:rPr>
  </w:style>
  <w:style w:type="character" w:customStyle="1" w:styleId="CommentTextChar">
    <w:name w:val="Comment Text Char"/>
    <w:basedOn w:val="DefaultParagraphFont"/>
    <w:link w:val="CommentText"/>
    <w:uiPriority w:val="99"/>
    <w:semiHidden/>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5880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lAVbYq8K04Bpr25KKNXF9esIOQ==">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</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D59DC26-6C27-1A4C-BA5A-FDE48D128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7</Pages>
  <Words>21846</Words>
  <Characters>124526</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8</cp:revision>
  <dcterms:created xsi:type="dcterms:W3CDTF">2020-11-11T15:52:00Z</dcterms:created>
  <dcterms:modified xsi:type="dcterms:W3CDTF">2021-01-05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